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4757994B" w:rsidR="00385D03" w:rsidRPr="0007329F" w:rsidRDefault="004125D1" w:rsidP="00385D03">
      <w:pPr>
        <w:pStyle w:val="Subttol"/>
      </w:pPr>
      <w:bookmarkStart w:id="0" w:name="_Hlk64374044"/>
      <w:r>
        <w:t xml:space="preserve">Memòria </w:t>
      </w:r>
      <w:r w:rsidR="00AC35BC" w:rsidRPr="00AC35BC">
        <w:t>i</w:t>
      </w:r>
      <w:r w:rsidRPr="00AC35BC">
        <w:t>ntermèdia</w:t>
      </w:r>
    </w:p>
    <w:bookmarkEnd w:id="0"/>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EndPr/>
      <w:sdtContent>
        <w:bookmarkStart w:id="2" w:name="Índex" w:displacedByCustomXml="prev"/>
        <w:p w14:paraId="2C5AF531" w14:textId="591F86EC" w:rsidR="00A60F2C" w:rsidRPr="0007329F" w:rsidRDefault="006A4BEC" w:rsidP="006A4BEC">
          <w:pPr>
            <w:pStyle w:val="Ttol"/>
            <w:spacing w:before="0"/>
            <w:rPr>
              <w:sz w:val="2"/>
              <w:szCs w:val="2"/>
            </w:rPr>
          </w:pPr>
          <w:r w:rsidRPr="00C06FAE">
            <w:t>ÍNDEX</w:t>
          </w:r>
        </w:p>
        <w:bookmarkEnd w:id="2"/>
        <w:p w14:paraId="6FC41C42" w14:textId="4D5CAE0C" w:rsidR="00215814"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373917" w:history="1">
            <w:r w:rsidR="00215814" w:rsidRPr="00004198">
              <w:rPr>
                <w:rStyle w:val="Enlla"/>
                <w:noProof/>
              </w:rPr>
              <w:t>ÍNDEX DE FIGURES</w:t>
            </w:r>
            <w:r w:rsidR="00215814">
              <w:rPr>
                <w:noProof/>
                <w:webHidden/>
              </w:rPr>
              <w:tab/>
            </w:r>
            <w:r w:rsidR="00215814">
              <w:rPr>
                <w:noProof/>
                <w:webHidden/>
              </w:rPr>
              <w:fldChar w:fldCharType="begin"/>
            </w:r>
            <w:r w:rsidR="00215814">
              <w:rPr>
                <w:noProof/>
                <w:webHidden/>
              </w:rPr>
              <w:instrText xml:space="preserve"> PAGEREF _Toc64373917 \h </w:instrText>
            </w:r>
            <w:r w:rsidR="00215814">
              <w:rPr>
                <w:noProof/>
                <w:webHidden/>
              </w:rPr>
            </w:r>
            <w:r w:rsidR="00215814">
              <w:rPr>
                <w:noProof/>
                <w:webHidden/>
              </w:rPr>
              <w:fldChar w:fldCharType="separate"/>
            </w:r>
            <w:r w:rsidR="00215814">
              <w:rPr>
                <w:noProof/>
                <w:webHidden/>
              </w:rPr>
              <w:t>III</w:t>
            </w:r>
            <w:r w:rsidR="00215814">
              <w:rPr>
                <w:noProof/>
                <w:webHidden/>
              </w:rPr>
              <w:fldChar w:fldCharType="end"/>
            </w:r>
          </w:hyperlink>
        </w:p>
        <w:p w14:paraId="517D0D08" w14:textId="616D2C59"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8" w:history="1">
            <w:r w:rsidR="00215814" w:rsidRPr="00004198">
              <w:rPr>
                <w:rStyle w:val="Enlla"/>
                <w:noProof/>
              </w:rPr>
              <w:t>ÍNDEX DE TAULES</w:t>
            </w:r>
            <w:r w:rsidR="00215814">
              <w:rPr>
                <w:noProof/>
                <w:webHidden/>
              </w:rPr>
              <w:tab/>
            </w:r>
            <w:r w:rsidR="00215814">
              <w:rPr>
                <w:noProof/>
                <w:webHidden/>
              </w:rPr>
              <w:fldChar w:fldCharType="begin"/>
            </w:r>
            <w:r w:rsidR="00215814">
              <w:rPr>
                <w:noProof/>
                <w:webHidden/>
              </w:rPr>
              <w:instrText xml:space="preserve"> PAGEREF _Toc64373918 \h </w:instrText>
            </w:r>
            <w:r w:rsidR="00215814">
              <w:rPr>
                <w:noProof/>
                <w:webHidden/>
              </w:rPr>
            </w:r>
            <w:r w:rsidR="00215814">
              <w:rPr>
                <w:noProof/>
                <w:webHidden/>
              </w:rPr>
              <w:fldChar w:fldCharType="separate"/>
            </w:r>
            <w:r w:rsidR="00215814">
              <w:rPr>
                <w:noProof/>
                <w:webHidden/>
              </w:rPr>
              <w:t>V</w:t>
            </w:r>
            <w:r w:rsidR="00215814">
              <w:rPr>
                <w:noProof/>
                <w:webHidden/>
              </w:rPr>
              <w:fldChar w:fldCharType="end"/>
            </w:r>
          </w:hyperlink>
        </w:p>
        <w:p w14:paraId="4569CBE4" w14:textId="14957D4D"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9" w:history="1">
            <w:r w:rsidR="00215814" w:rsidRPr="00004198">
              <w:rPr>
                <w:rStyle w:val="Enlla"/>
                <w:noProof/>
              </w:rPr>
              <w:t>GLOSSARI DE TERMES</w:t>
            </w:r>
            <w:r w:rsidR="00215814">
              <w:rPr>
                <w:noProof/>
                <w:webHidden/>
              </w:rPr>
              <w:tab/>
            </w:r>
            <w:r w:rsidR="00215814">
              <w:rPr>
                <w:noProof/>
                <w:webHidden/>
              </w:rPr>
              <w:fldChar w:fldCharType="begin"/>
            </w:r>
            <w:r w:rsidR="00215814">
              <w:rPr>
                <w:noProof/>
                <w:webHidden/>
              </w:rPr>
              <w:instrText xml:space="preserve"> PAGEREF _Toc64373919 \h </w:instrText>
            </w:r>
            <w:r w:rsidR="00215814">
              <w:rPr>
                <w:noProof/>
                <w:webHidden/>
              </w:rPr>
            </w:r>
            <w:r w:rsidR="00215814">
              <w:rPr>
                <w:noProof/>
                <w:webHidden/>
              </w:rPr>
              <w:fldChar w:fldCharType="separate"/>
            </w:r>
            <w:r w:rsidR="00215814">
              <w:rPr>
                <w:noProof/>
                <w:webHidden/>
              </w:rPr>
              <w:t>VII</w:t>
            </w:r>
            <w:r w:rsidR="00215814">
              <w:rPr>
                <w:noProof/>
                <w:webHidden/>
              </w:rPr>
              <w:fldChar w:fldCharType="end"/>
            </w:r>
          </w:hyperlink>
        </w:p>
        <w:p w14:paraId="06BFB775" w14:textId="65852216"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0" w:history="1">
            <w:r w:rsidR="00215814" w:rsidRPr="00004198">
              <w:rPr>
                <w:rStyle w:val="Enlla"/>
                <w:noProof/>
              </w:rPr>
              <w:t>CAPÍTOL 1. OBJECTE DEL PROJECTE</w:t>
            </w:r>
            <w:r w:rsidR="00215814">
              <w:rPr>
                <w:noProof/>
                <w:webHidden/>
              </w:rPr>
              <w:tab/>
            </w:r>
            <w:r w:rsidR="00215814">
              <w:rPr>
                <w:noProof/>
                <w:webHidden/>
              </w:rPr>
              <w:fldChar w:fldCharType="begin"/>
            </w:r>
            <w:r w:rsidR="00215814">
              <w:rPr>
                <w:noProof/>
                <w:webHidden/>
              </w:rPr>
              <w:instrText xml:space="preserve"> PAGEREF _Toc64373920 \h </w:instrText>
            </w:r>
            <w:r w:rsidR="00215814">
              <w:rPr>
                <w:noProof/>
                <w:webHidden/>
              </w:rPr>
            </w:r>
            <w:r w:rsidR="00215814">
              <w:rPr>
                <w:noProof/>
                <w:webHidden/>
              </w:rPr>
              <w:fldChar w:fldCharType="separate"/>
            </w:r>
            <w:r w:rsidR="00215814">
              <w:rPr>
                <w:noProof/>
                <w:webHidden/>
              </w:rPr>
              <w:t>1</w:t>
            </w:r>
            <w:r w:rsidR="00215814">
              <w:rPr>
                <w:noProof/>
                <w:webHidden/>
              </w:rPr>
              <w:fldChar w:fldCharType="end"/>
            </w:r>
          </w:hyperlink>
        </w:p>
        <w:p w14:paraId="03EDBDE1" w14:textId="4F8956DC"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1" w:history="1">
            <w:r w:rsidR="00215814" w:rsidRPr="00004198">
              <w:rPr>
                <w:rStyle w:val="Enlla"/>
                <w:noProof/>
              </w:rPr>
              <w:t>CAPÍTOL 2. ESTUDI PREVI</w:t>
            </w:r>
            <w:r w:rsidR="00215814">
              <w:rPr>
                <w:noProof/>
                <w:webHidden/>
              </w:rPr>
              <w:tab/>
            </w:r>
            <w:r w:rsidR="00215814">
              <w:rPr>
                <w:noProof/>
                <w:webHidden/>
              </w:rPr>
              <w:fldChar w:fldCharType="begin"/>
            </w:r>
            <w:r w:rsidR="00215814">
              <w:rPr>
                <w:noProof/>
                <w:webHidden/>
              </w:rPr>
              <w:instrText xml:space="preserve"> PAGEREF _Toc64373921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529A00F5" w14:textId="40F6E3B2"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22" w:history="1">
            <w:r w:rsidR="00215814" w:rsidRPr="00004198">
              <w:rPr>
                <w:rStyle w:val="Enlla"/>
                <w:noProof/>
              </w:rPr>
              <w:t>2.1. CONTEXT</w:t>
            </w:r>
            <w:r w:rsidR="00215814">
              <w:rPr>
                <w:noProof/>
                <w:webHidden/>
              </w:rPr>
              <w:tab/>
            </w:r>
            <w:r w:rsidR="00215814">
              <w:rPr>
                <w:noProof/>
                <w:webHidden/>
              </w:rPr>
              <w:fldChar w:fldCharType="begin"/>
            </w:r>
            <w:r w:rsidR="00215814">
              <w:rPr>
                <w:noProof/>
                <w:webHidden/>
              </w:rPr>
              <w:instrText xml:space="preserve"> PAGEREF _Toc64373922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792394E3" w14:textId="78588DF8"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23" w:history="1">
            <w:r w:rsidR="00215814" w:rsidRPr="00004198">
              <w:rPr>
                <w:rStyle w:val="Enlla"/>
                <w:noProof/>
              </w:rPr>
              <w:t>2.1.1. L’ERA DEL PAPER</w:t>
            </w:r>
            <w:r w:rsidR="00215814">
              <w:rPr>
                <w:noProof/>
                <w:webHidden/>
              </w:rPr>
              <w:tab/>
            </w:r>
            <w:r w:rsidR="00215814">
              <w:rPr>
                <w:noProof/>
                <w:webHidden/>
              </w:rPr>
              <w:fldChar w:fldCharType="begin"/>
            </w:r>
            <w:r w:rsidR="00215814">
              <w:rPr>
                <w:noProof/>
                <w:webHidden/>
              </w:rPr>
              <w:instrText xml:space="preserve"> PAGEREF _Toc64373923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6513B928" w14:textId="0E31F767"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24" w:history="1">
            <w:r w:rsidR="00215814" w:rsidRPr="00004198">
              <w:rPr>
                <w:rStyle w:val="Enlla"/>
                <w:noProof/>
              </w:rPr>
              <w:t>2.1.2. L’ERA DIGITAL</w:t>
            </w:r>
            <w:r w:rsidR="00215814">
              <w:rPr>
                <w:noProof/>
                <w:webHidden/>
              </w:rPr>
              <w:tab/>
            </w:r>
            <w:r w:rsidR="00215814">
              <w:rPr>
                <w:noProof/>
                <w:webHidden/>
              </w:rPr>
              <w:fldChar w:fldCharType="begin"/>
            </w:r>
            <w:r w:rsidR="00215814">
              <w:rPr>
                <w:noProof/>
                <w:webHidden/>
              </w:rPr>
              <w:instrText xml:space="preserve"> PAGEREF _Toc64373924 \h </w:instrText>
            </w:r>
            <w:r w:rsidR="00215814">
              <w:rPr>
                <w:noProof/>
                <w:webHidden/>
              </w:rPr>
            </w:r>
            <w:r w:rsidR="00215814">
              <w:rPr>
                <w:noProof/>
                <w:webHidden/>
              </w:rPr>
              <w:fldChar w:fldCharType="separate"/>
            </w:r>
            <w:r w:rsidR="00215814">
              <w:rPr>
                <w:noProof/>
                <w:webHidden/>
              </w:rPr>
              <w:t>4</w:t>
            </w:r>
            <w:r w:rsidR="00215814">
              <w:rPr>
                <w:noProof/>
                <w:webHidden/>
              </w:rPr>
              <w:fldChar w:fldCharType="end"/>
            </w:r>
          </w:hyperlink>
        </w:p>
        <w:p w14:paraId="40B31490" w14:textId="1C41204A"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25" w:history="1">
            <w:r w:rsidR="00215814" w:rsidRPr="00004198">
              <w:rPr>
                <w:rStyle w:val="Enlla"/>
                <w:noProof/>
              </w:rPr>
              <w:t>2.2. ANTECEDENTS</w:t>
            </w:r>
            <w:r w:rsidR="00215814">
              <w:rPr>
                <w:noProof/>
                <w:webHidden/>
              </w:rPr>
              <w:tab/>
            </w:r>
            <w:r w:rsidR="00215814">
              <w:rPr>
                <w:noProof/>
                <w:webHidden/>
              </w:rPr>
              <w:fldChar w:fldCharType="begin"/>
            </w:r>
            <w:r w:rsidR="00215814">
              <w:rPr>
                <w:noProof/>
                <w:webHidden/>
              </w:rPr>
              <w:instrText xml:space="preserve"> PAGEREF _Toc64373925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3128BAC5" w14:textId="458A58AA"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26" w:history="1">
            <w:r w:rsidR="00215814" w:rsidRPr="00004198">
              <w:rPr>
                <w:rStyle w:val="Enlla"/>
                <w:noProof/>
              </w:rPr>
              <w:t>2.3. NECESSITATS DE LA INFORMACIÓ</w:t>
            </w:r>
            <w:r w:rsidR="00215814">
              <w:rPr>
                <w:noProof/>
                <w:webHidden/>
              </w:rPr>
              <w:tab/>
            </w:r>
            <w:r w:rsidR="00215814">
              <w:rPr>
                <w:noProof/>
                <w:webHidden/>
              </w:rPr>
              <w:fldChar w:fldCharType="begin"/>
            </w:r>
            <w:r w:rsidR="00215814">
              <w:rPr>
                <w:noProof/>
                <w:webHidden/>
              </w:rPr>
              <w:instrText xml:space="preserve"> PAGEREF _Toc64373926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0291E4F9" w14:textId="40880F02"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27" w:history="1">
            <w:r w:rsidR="00215814" w:rsidRPr="00004198">
              <w:rPr>
                <w:rStyle w:val="Enlla"/>
                <w:noProof/>
              </w:rPr>
              <w:t>2.3.1. HEALTHCARE INFORMATION SYSTEM (HIS)</w:t>
            </w:r>
            <w:r w:rsidR="00215814">
              <w:rPr>
                <w:noProof/>
                <w:webHidden/>
              </w:rPr>
              <w:tab/>
            </w:r>
            <w:r w:rsidR="00215814">
              <w:rPr>
                <w:noProof/>
                <w:webHidden/>
              </w:rPr>
              <w:fldChar w:fldCharType="begin"/>
            </w:r>
            <w:r w:rsidR="00215814">
              <w:rPr>
                <w:noProof/>
                <w:webHidden/>
              </w:rPr>
              <w:instrText xml:space="preserve"> PAGEREF _Toc64373927 \h </w:instrText>
            </w:r>
            <w:r w:rsidR="00215814">
              <w:rPr>
                <w:noProof/>
                <w:webHidden/>
              </w:rPr>
            </w:r>
            <w:r w:rsidR="00215814">
              <w:rPr>
                <w:noProof/>
                <w:webHidden/>
              </w:rPr>
              <w:fldChar w:fldCharType="separate"/>
            </w:r>
            <w:r w:rsidR="00215814">
              <w:rPr>
                <w:noProof/>
                <w:webHidden/>
              </w:rPr>
              <w:t>6</w:t>
            </w:r>
            <w:r w:rsidR="00215814">
              <w:rPr>
                <w:noProof/>
                <w:webHidden/>
              </w:rPr>
              <w:fldChar w:fldCharType="end"/>
            </w:r>
          </w:hyperlink>
        </w:p>
        <w:p w14:paraId="3209C9EC" w14:textId="124F0D35"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28" w:history="1">
            <w:r w:rsidR="00215814" w:rsidRPr="00004198">
              <w:rPr>
                <w:rStyle w:val="Enlla"/>
                <w:noProof/>
              </w:rPr>
              <w:t>2.3.2. MOTOR D’INTEROPERABILITAT</w:t>
            </w:r>
            <w:r w:rsidR="00215814">
              <w:rPr>
                <w:noProof/>
                <w:webHidden/>
              </w:rPr>
              <w:tab/>
            </w:r>
            <w:r w:rsidR="00215814">
              <w:rPr>
                <w:noProof/>
                <w:webHidden/>
              </w:rPr>
              <w:fldChar w:fldCharType="begin"/>
            </w:r>
            <w:r w:rsidR="00215814">
              <w:rPr>
                <w:noProof/>
                <w:webHidden/>
              </w:rPr>
              <w:instrText xml:space="preserve"> PAGEREF _Toc64373928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3C9435AF" w14:textId="42EBDDFC"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29" w:history="1">
            <w:r w:rsidR="00215814" w:rsidRPr="00004198">
              <w:rPr>
                <w:rStyle w:val="Enlla"/>
                <w:noProof/>
              </w:rPr>
              <w:t>2.3.3. PROTOCOLS ENTRE EL HIS I EL MOTOR D’INTEROPERABILITAT</w:t>
            </w:r>
            <w:r w:rsidR="00215814">
              <w:rPr>
                <w:noProof/>
                <w:webHidden/>
              </w:rPr>
              <w:tab/>
            </w:r>
            <w:r w:rsidR="00215814">
              <w:rPr>
                <w:noProof/>
                <w:webHidden/>
              </w:rPr>
              <w:fldChar w:fldCharType="begin"/>
            </w:r>
            <w:r w:rsidR="00215814">
              <w:rPr>
                <w:noProof/>
                <w:webHidden/>
              </w:rPr>
              <w:instrText xml:space="preserve"> PAGEREF _Toc64373929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1CDC47FA" w14:textId="60E8EA27"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0" w:history="1">
            <w:r w:rsidR="00215814" w:rsidRPr="00004198">
              <w:rPr>
                <w:rStyle w:val="Enlla"/>
                <w:noProof/>
              </w:rPr>
              <w:t>CAPÍTOL 3. OBJECTIUS I ABAST</w:t>
            </w:r>
            <w:r w:rsidR="00215814">
              <w:rPr>
                <w:noProof/>
                <w:webHidden/>
              </w:rPr>
              <w:tab/>
            </w:r>
            <w:r w:rsidR="00215814">
              <w:rPr>
                <w:noProof/>
                <w:webHidden/>
              </w:rPr>
              <w:fldChar w:fldCharType="begin"/>
            </w:r>
            <w:r w:rsidR="00215814">
              <w:rPr>
                <w:noProof/>
                <w:webHidden/>
              </w:rPr>
              <w:instrText xml:space="preserve"> PAGEREF _Toc64373930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49C20DA6" w14:textId="20273835"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1" w:history="1">
            <w:r w:rsidR="00215814" w:rsidRPr="00004198">
              <w:rPr>
                <w:rStyle w:val="Enlla"/>
                <w:noProof/>
              </w:rPr>
              <w:t>3.1. OBJECTIUS DEL CLIENT</w:t>
            </w:r>
            <w:r w:rsidR="00215814">
              <w:rPr>
                <w:noProof/>
                <w:webHidden/>
              </w:rPr>
              <w:tab/>
            </w:r>
            <w:r w:rsidR="00215814">
              <w:rPr>
                <w:noProof/>
                <w:webHidden/>
              </w:rPr>
              <w:fldChar w:fldCharType="begin"/>
            </w:r>
            <w:r w:rsidR="00215814">
              <w:rPr>
                <w:noProof/>
                <w:webHidden/>
              </w:rPr>
              <w:instrText xml:space="preserve"> PAGEREF _Toc64373931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4926C40" w14:textId="04156F78"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2" w:history="1">
            <w:r w:rsidR="00215814" w:rsidRPr="00004198">
              <w:rPr>
                <w:rStyle w:val="Enlla"/>
                <w:noProof/>
              </w:rPr>
              <w:t>3.2. OBJECTIUS DEL PRODUCTE</w:t>
            </w:r>
            <w:r w:rsidR="00215814">
              <w:rPr>
                <w:noProof/>
                <w:webHidden/>
              </w:rPr>
              <w:tab/>
            </w:r>
            <w:r w:rsidR="00215814">
              <w:rPr>
                <w:noProof/>
                <w:webHidden/>
              </w:rPr>
              <w:fldChar w:fldCharType="begin"/>
            </w:r>
            <w:r w:rsidR="00215814">
              <w:rPr>
                <w:noProof/>
                <w:webHidden/>
              </w:rPr>
              <w:instrText xml:space="preserve"> PAGEREF _Toc64373932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704FB002" w14:textId="0A99CBFA"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3" w:history="1">
            <w:r w:rsidR="00215814" w:rsidRPr="00004198">
              <w:rPr>
                <w:rStyle w:val="Enlla"/>
                <w:noProof/>
              </w:rPr>
              <w:t>3.3. PÚBLIC POTENCIAL</w:t>
            </w:r>
            <w:r w:rsidR="00215814">
              <w:rPr>
                <w:noProof/>
                <w:webHidden/>
              </w:rPr>
              <w:tab/>
            </w:r>
            <w:r w:rsidR="00215814">
              <w:rPr>
                <w:noProof/>
                <w:webHidden/>
              </w:rPr>
              <w:fldChar w:fldCharType="begin"/>
            </w:r>
            <w:r w:rsidR="00215814">
              <w:rPr>
                <w:noProof/>
                <w:webHidden/>
              </w:rPr>
              <w:instrText xml:space="preserve"> PAGEREF _Toc64373933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C2037FC" w14:textId="32DD6577"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4" w:history="1">
            <w:r w:rsidR="00215814" w:rsidRPr="00004198">
              <w:rPr>
                <w:rStyle w:val="Enlla"/>
                <w:noProof/>
              </w:rPr>
              <w:t>3.4. ABAST</w:t>
            </w:r>
            <w:r w:rsidR="00215814">
              <w:rPr>
                <w:noProof/>
                <w:webHidden/>
              </w:rPr>
              <w:tab/>
            </w:r>
            <w:r w:rsidR="00215814">
              <w:rPr>
                <w:noProof/>
                <w:webHidden/>
              </w:rPr>
              <w:fldChar w:fldCharType="begin"/>
            </w:r>
            <w:r w:rsidR="00215814">
              <w:rPr>
                <w:noProof/>
                <w:webHidden/>
              </w:rPr>
              <w:instrText xml:space="preserve"> PAGEREF _Toc64373934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B1090BE" w14:textId="3101EFA1"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5" w:history="1">
            <w:r w:rsidR="00215814" w:rsidRPr="00004198">
              <w:rPr>
                <w:rStyle w:val="Enlla"/>
                <w:noProof/>
              </w:rPr>
              <w:t>CAPÍTOL 4. METODOLOGIA</w:t>
            </w:r>
            <w:r w:rsidR="00215814">
              <w:rPr>
                <w:noProof/>
                <w:webHidden/>
              </w:rPr>
              <w:tab/>
            </w:r>
            <w:r w:rsidR="00215814">
              <w:rPr>
                <w:noProof/>
                <w:webHidden/>
              </w:rPr>
              <w:fldChar w:fldCharType="begin"/>
            </w:r>
            <w:r w:rsidR="00215814">
              <w:rPr>
                <w:noProof/>
                <w:webHidden/>
              </w:rPr>
              <w:instrText xml:space="preserve"> PAGEREF _Toc64373935 \h </w:instrText>
            </w:r>
            <w:r w:rsidR="00215814">
              <w:rPr>
                <w:noProof/>
                <w:webHidden/>
              </w:rPr>
            </w:r>
            <w:r w:rsidR="00215814">
              <w:rPr>
                <w:noProof/>
                <w:webHidden/>
              </w:rPr>
              <w:fldChar w:fldCharType="separate"/>
            </w:r>
            <w:r w:rsidR="00215814">
              <w:rPr>
                <w:noProof/>
                <w:webHidden/>
              </w:rPr>
              <w:t>13</w:t>
            </w:r>
            <w:r w:rsidR="00215814">
              <w:rPr>
                <w:noProof/>
                <w:webHidden/>
              </w:rPr>
              <w:fldChar w:fldCharType="end"/>
            </w:r>
          </w:hyperlink>
        </w:p>
        <w:p w14:paraId="058DACD5" w14:textId="556A24CE"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6" w:history="1">
            <w:r w:rsidR="00215814" w:rsidRPr="00004198">
              <w:rPr>
                <w:rStyle w:val="Enlla"/>
                <w:noProof/>
              </w:rPr>
              <w:t>CAPÍTOL 5. DEFINICIÓ DE REQUERIMENTS FUNCIONALS I TECNOLÒGICS</w:t>
            </w:r>
            <w:r w:rsidR="00215814">
              <w:rPr>
                <w:noProof/>
                <w:webHidden/>
              </w:rPr>
              <w:tab/>
            </w:r>
            <w:r w:rsidR="00215814">
              <w:rPr>
                <w:noProof/>
                <w:webHidden/>
              </w:rPr>
              <w:fldChar w:fldCharType="begin"/>
            </w:r>
            <w:r w:rsidR="00215814">
              <w:rPr>
                <w:noProof/>
                <w:webHidden/>
              </w:rPr>
              <w:instrText xml:space="preserve"> PAGEREF _Toc64373936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272C18C2" w14:textId="7F9A1C98"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7" w:history="1">
            <w:r w:rsidR="00215814" w:rsidRPr="00004198">
              <w:rPr>
                <w:rStyle w:val="Enlla"/>
                <w:noProof/>
              </w:rPr>
              <w:t>5.1. REQUERIMENTS FUNCIONALS DEL SERVIDOR WEB</w:t>
            </w:r>
            <w:r w:rsidR="00215814">
              <w:rPr>
                <w:noProof/>
                <w:webHidden/>
              </w:rPr>
              <w:tab/>
            </w:r>
            <w:r w:rsidR="00215814">
              <w:rPr>
                <w:noProof/>
                <w:webHidden/>
              </w:rPr>
              <w:fldChar w:fldCharType="begin"/>
            </w:r>
            <w:r w:rsidR="00215814">
              <w:rPr>
                <w:noProof/>
                <w:webHidden/>
              </w:rPr>
              <w:instrText xml:space="preserve"> PAGEREF _Toc64373937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1BE98DA" w14:textId="65522B8C"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8" w:history="1">
            <w:r w:rsidR="00215814" w:rsidRPr="00004198">
              <w:rPr>
                <w:rStyle w:val="Enlla"/>
                <w:noProof/>
              </w:rPr>
              <w:t>5.2. REQUERIMENTS FUNCIONALS DE L’APLICACIÓ</w:t>
            </w:r>
            <w:r w:rsidR="00215814">
              <w:rPr>
                <w:noProof/>
                <w:webHidden/>
              </w:rPr>
              <w:tab/>
            </w:r>
            <w:r w:rsidR="00215814">
              <w:rPr>
                <w:noProof/>
                <w:webHidden/>
              </w:rPr>
              <w:fldChar w:fldCharType="begin"/>
            </w:r>
            <w:r w:rsidR="00215814">
              <w:rPr>
                <w:noProof/>
                <w:webHidden/>
              </w:rPr>
              <w:instrText xml:space="preserve"> PAGEREF _Toc64373938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7FABCE2" w14:textId="4238681C"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39" w:history="1">
            <w:r w:rsidR="00215814" w:rsidRPr="00004198">
              <w:rPr>
                <w:rStyle w:val="Enlla"/>
                <w:noProof/>
              </w:rPr>
              <w:t>5.3. REQUERIMENTS TECNOLÒGICS</w:t>
            </w:r>
            <w:r w:rsidR="00215814">
              <w:rPr>
                <w:noProof/>
                <w:webHidden/>
              </w:rPr>
              <w:tab/>
            </w:r>
            <w:r w:rsidR="00215814">
              <w:rPr>
                <w:noProof/>
                <w:webHidden/>
              </w:rPr>
              <w:fldChar w:fldCharType="begin"/>
            </w:r>
            <w:r w:rsidR="00215814">
              <w:rPr>
                <w:noProof/>
                <w:webHidden/>
              </w:rPr>
              <w:instrText xml:space="preserve"> PAGEREF _Toc64373939 \h </w:instrText>
            </w:r>
            <w:r w:rsidR="00215814">
              <w:rPr>
                <w:noProof/>
                <w:webHidden/>
              </w:rPr>
            </w:r>
            <w:r w:rsidR="00215814">
              <w:rPr>
                <w:noProof/>
                <w:webHidden/>
              </w:rPr>
              <w:fldChar w:fldCharType="separate"/>
            </w:r>
            <w:r w:rsidR="00215814">
              <w:rPr>
                <w:noProof/>
                <w:webHidden/>
              </w:rPr>
              <w:t>16</w:t>
            </w:r>
            <w:r w:rsidR="00215814">
              <w:rPr>
                <w:noProof/>
                <w:webHidden/>
              </w:rPr>
              <w:fldChar w:fldCharType="end"/>
            </w:r>
          </w:hyperlink>
        </w:p>
        <w:p w14:paraId="192D1434" w14:textId="318A0C10"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0" w:history="1">
            <w:r w:rsidR="00215814" w:rsidRPr="00004198">
              <w:rPr>
                <w:rStyle w:val="Enlla"/>
                <w:noProof/>
              </w:rPr>
              <w:t>CAPÍTOL 6. ESTUDI DE LA VIABILITAT DEL PROJECTE</w:t>
            </w:r>
            <w:r w:rsidR="00215814">
              <w:rPr>
                <w:noProof/>
                <w:webHidden/>
              </w:rPr>
              <w:tab/>
            </w:r>
            <w:r w:rsidR="00215814">
              <w:rPr>
                <w:noProof/>
                <w:webHidden/>
              </w:rPr>
              <w:fldChar w:fldCharType="begin"/>
            </w:r>
            <w:r w:rsidR="00215814">
              <w:rPr>
                <w:noProof/>
                <w:webHidden/>
              </w:rPr>
              <w:instrText xml:space="preserve"> PAGEREF _Toc64373940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16CCA28" w14:textId="1E202564"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41" w:history="1">
            <w:r w:rsidR="00215814" w:rsidRPr="00004198">
              <w:rPr>
                <w:rStyle w:val="Enlla"/>
                <w:noProof/>
              </w:rPr>
              <w:t>6.1. PLANIFICACIÓ INICIAL</w:t>
            </w:r>
            <w:r w:rsidR="00215814">
              <w:rPr>
                <w:noProof/>
                <w:webHidden/>
              </w:rPr>
              <w:tab/>
            </w:r>
            <w:r w:rsidR="00215814">
              <w:rPr>
                <w:noProof/>
                <w:webHidden/>
              </w:rPr>
              <w:fldChar w:fldCharType="begin"/>
            </w:r>
            <w:r w:rsidR="00215814">
              <w:rPr>
                <w:noProof/>
                <w:webHidden/>
              </w:rPr>
              <w:instrText xml:space="preserve"> PAGEREF _Toc64373941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594545E" w14:textId="5C305757"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42" w:history="1">
            <w:r w:rsidR="00215814" w:rsidRPr="00004198">
              <w:rPr>
                <w:rStyle w:val="Enlla"/>
                <w:noProof/>
              </w:rPr>
              <w:t>6.2. PRESSUPOST</w:t>
            </w:r>
            <w:r w:rsidR="00215814">
              <w:rPr>
                <w:noProof/>
                <w:webHidden/>
              </w:rPr>
              <w:tab/>
            </w:r>
            <w:r w:rsidR="00215814">
              <w:rPr>
                <w:noProof/>
                <w:webHidden/>
              </w:rPr>
              <w:fldChar w:fldCharType="begin"/>
            </w:r>
            <w:r w:rsidR="00215814">
              <w:rPr>
                <w:noProof/>
                <w:webHidden/>
              </w:rPr>
              <w:instrText xml:space="preserve"> PAGEREF _Toc64373942 \h </w:instrText>
            </w:r>
            <w:r w:rsidR="00215814">
              <w:rPr>
                <w:noProof/>
                <w:webHidden/>
              </w:rPr>
            </w:r>
            <w:r w:rsidR="00215814">
              <w:rPr>
                <w:noProof/>
                <w:webHidden/>
              </w:rPr>
              <w:fldChar w:fldCharType="separate"/>
            </w:r>
            <w:r w:rsidR="00215814">
              <w:rPr>
                <w:noProof/>
                <w:webHidden/>
              </w:rPr>
              <w:t>25</w:t>
            </w:r>
            <w:r w:rsidR="00215814">
              <w:rPr>
                <w:noProof/>
                <w:webHidden/>
              </w:rPr>
              <w:fldChar w:fldCharType="end"/>
            </w:r>
          </w:hyperlink>
        </w:p>
        <w:p w14:paraId="56759375" w14:textId="4C1611FE"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43" w:history="1">
            <w:r w:rsidR="00215814" w:rsidRPr="00004198">
              <w:rPr>
                <w:rStyle w:val="Enlla"/>
                <w:noProof/>
              </w:rPr>
              <w:t>6.3. ANÀLISI DE VIABILITAT</w:t>
            </w:r>
            <w:r w:rsidR="00215814">
              <w:rPr>
                <w:noProof/>
                <w:webHidden/>
              </w:rPr>
              <w:tab/>
            </w:r>
            <w:r w:rsidR="00215814">
              <w:rPr>
                <w:noProof/>
                <w:webHidden/>
              </w:rPr>
              <w:fldChar w:fldCharType="begin"/>
            </w:r>
            <w:r w:rsidR="00215814">
              <w:rPr>
                <w:noProof/>
                <w:webHidden/>
              </w:rPr>
              <w:instrText xml:space="preserve"> PAGEREF _Toc64373943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77A6CC56" w14:textId="54FA1571"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44" w:history="1">
            <w:r w:rsidR="00215814" w:rsidRPr="00004198">
              <w:rPr>
                <w:rStyle w:val="Enlla"/>
                <w:noProof/>
              </w:rPr>
              <w:t>6.3.1. ANÀLISI DE LA VIABILITAT TÈCNICA</w:t>
            </w:r>
            <w:r w:rsidR="00215814">
              <w:rPr>
                <w:noProof/>
                <w:webHidden/>
              </w:rPr>
              <w:tab/>
            </w:r>
            <w:r w:rsidR="00215814">
              <w:rPr>
                <w:noProof/>
                <w:webHidden/>
              </w:rPr>
              <w:fldChar w:fldCharType="begin"/>
            </w:r>
            <w:r w:rsidR="00215814">
              <w:rPr>
                <w:noProof/>
                <w:webHidden/>
              </w:rPr>
              <w:instrText xml:space="preserve"> PAGEREF _Toc64373944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54FA0177" w14:textId="448DA378"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45" w:history="1">
            <w:r w:rsidR="00215814" w:rsidRPr="00004198">
              <w:rPr>
                <w:rStyle w:val="Enlla"/>
                <w:noProof/>
              </w:rPr>
              <w:t>6.3.2. ANÀLISI DE LA VIABILITAT ECONÒMICA</w:t>
            </w:r>
            <w:r w:rsidR="00215814">
              <w:rPr>
                <w:noProof/>
                <w:webHidden/>
              </w:rPr>
              <w:tab/>
            </w:r>
            <w:r w:rsidR="00215814">
              <w:rPr>
                <w:noProof/>
                <w:webHidden/>
              </w:rPr>
              <w:fldChar w:fldCharType="begin"/>
            </w:r>
            <w:r w:rsidR="00215814">
              <w:rPr>
                <w:noProof/>
                <w:webHidden/>
              </w:rPr>
              <w:instrText xml:space="preserve"> PAGEREF _Toc64373945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161726BF" w14:textId="38B0E8BC"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46" w:history="1">
            <w:r w:rsidR="00215814" w:rsidRPr="00004198">
              <w:rPr>
                <w:rStyle w:val="Enlla"/>
                <w:noProof/>
              </w:rPr>
              <w:t>6.3.3. ANÀLISI DE VIABILITAT MEDIAMBIENTAL</w:t>
            </w:r>
            <w:r w:rsidR="00215814">
              <w:rPr>
                <w:noProof/>
                <w:webHidden/>
              </w:rPr>
              <w:tab/>
            </w:r>
            <w:r w:rsidR="00215814">
              <w:rPr>
                <w:noProof/>
                <w:webHidden/>
              </w:rPr>
              <w:fldChar w:fldCharType="begin"/>
            </w:r>
            <w:r w:rsidR="00215814">
              <w:rPr>
                <w:noProof/>
                <w:webHidden/>
              </w:rPr>
              <w:instrText xml:space="preserve"> PAGEREF _Toc64373946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1136322D" w14:textId="4A71C4B0"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47" w:history="1">
            <w:r w:rsidR="00215814" w:rsidRPr="00004198">
              <w:rPr>
                <w:rStyle w:val="Enlla"/>
                <w:rFonts w:eastAsia="Times New Roman"/>
                <w:noProof/>
              </w:rPr>
              <w:t>6.3.4. ASPECTES LEGALS</w:t>
            </w:r>
            <w:r w:rsidR="00215814">
              <w:rPr>
                <w:noProof/>
                <w:webHidden/>
              </w:rPr>
              <w:tab/>
            </w:r>
            <w:r w:rsidR="00215814">
              <w:rPr>
                <w:noProof/>
                <w:webHidden/>
              </w:rPr>
              <w:fldChar w:fldCharType="begin"/>
            </w:r>
            <w:r w:rsidR="00215814">
              <w:rPr>
                <w:noProof/>
                <w:webHidden/>
              </w:rPr>
              <w:instrText xml:space="preserve"> PAGEREF _Toc64373947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672F9215" w14:textId="168AFA04"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8" w:history="1">
            <w:r w:rsidR="00215814" w:rsidRPr="00004198">
              <w:rPr>
                <w:rStyle w:val="Enlla"/>
                <w:noProof/>
                <w:highlight w:val="red"/>
              </w:rPr>
              <w:t>CAPÍTOL 7. DESENVOLUPAMENT</w:t>
            </w:r>
            <w:r w:rsidR="00215814">
              <w:rPr>
                <w:noProof/>
                <w:webHidden/>
              </w:rPr>
              <w:tab/>
            </w:r>
            <w:r w:rsidR="00215814">
              <w:rPr>
                <w:noProof/>
                <w:webHidden/>
              </w:rPr>
              <w:fldChar w:fldCharType="begin"/>
            </w:r>
            <w:r w:rsidR="00215814">
              <w:rPr>
                <w:noProof/>
                <w:webHidden/>
              </w:rPr>
              <w:instrText xml:space="preserve"> PAGEREF _Toc64373948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27041023" w14:textId="3AEAEB81"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49" w:history="1">
            <w:r w:rsidR="00215814" w:rsidRPr="00004198">
              <w:rPr>
                <w:rStyle w:val="Enlla"/>
                <w:noProof/>
                <w:highlight w:val="red"/>
              </w:rPr>
              <w:t>7.1. DISSENY</w:t>
            </w:r>
            <w:r w:rsidR="00215814">
              <w:rPr>
                <w:noProof/>
                <w:webHidden/>
              </w:rPr>
              <w:tab/>
            </w:r>
            <w:r w:rsidR="00215814">
              <w:rPr>
                <w:noProof/>
                <w:webHidden/>
              </w:rPr>
              <w:fldChar w:fldCharType="begin"/>
            </w:r>
            <w:r w:rsidR="00215814">
              <w:rPr>
                <w:noProof/>
                <w:webHidden/>
              </w:rPr>
              <w:instrText xml:space="preserve"> PAGEREF _Toc64373949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61EBE6C1" w14:textId="36E64558"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0" w:history="1">
            <w:r w:rsidR="00215814" w:rsidRPr="00004198">
              <w:rPr>
                <w:rStyle w:val="Enlla"/>
                <w:noProof/>
                <w:highlight w:val="red"/>
              </w:rPr>
              <w:t>7.1.1. BASES DE DADES</w:t>
            </w:r>
            <w:r w:rsidR="00215814">
              <w:rPr>
                <w:noProof/>
                <w:webHidden/>
              </w:rPr>
              <w:tab/>
            </w:r>
            <w:r w:rsidR="00215814">
              <w:rPr>
                <w:noProof/>
                <w:webHidden/>
              </w:rPr>
              <w:fldChar w:fldCharType="begin"/>
            </w:r>
            <w:r w:rsidR="00215814">
              <w:rPr>
                <w:noProof/>
                <w:webHidden/>
              </w:rPr>
              <w:instrText xml:space="preserve"> PAGEREF _Toc64373950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3200645D" w14:textId="1E635224"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1" w:history="1">
            <w:r w:rsidR="00215814" w:rsidRPr="00004198">
              <w:rPr>
                <w:rStyle w:val="Enlla"/>
                <w:noProof/>
                <w:highlight w:val="red"/>
              </w:rPr>
              <w:t>7.1.2. APLICACIÓ</w:t>
            </w:r>
            <w:r w:rsidR="00215814">
              <w:rPr>
                <w:noProof/>
                <w:webHidden/>
              </w:rPr>
              <w:tab/>
            </w:r>
            <w:r w:rsidR="00215814">
              <w:rPr>
                <w:noProof/>
                <w:webHidden/>
              </w:rPr>
              <w:fldChar w:fldCharType="begin"/>
            </w:r>
            <w:r w:rsidR="00215814">
              <w:rPr>
                <w:noProof/>
                <w:webHidden/>
              </w:rPr>
              <w:instrText xml:space="preserve"> PAGEREF _Toc64373951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54170CFD" w14:textId="3A0622E0"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2" w:history="1">
            <w:r w:rsidR="00215814" w:rsidRPr="00004198">
              <w:rPr>
                <w:rStyle w:val="Enlla"/>
                <w:noProof/>
                <w:highlight w:val="red"/>
              </w:rPr>
              <w:t>7.1.3. SERVIDOR</w:t>
            </w:r>
            <w:r w:rsidR="00215814">
              <w:rPr>
                <w:noProof/>
                <w:webHidden/>
              </w:rPr>
              <w:tab/>
            </w:r>
            <w:r w:rsidR="00215814">
              <w:rPr>
                <w:noProof/>
                <w:webHidden/>
              </w:rPr>
              <w:fldChar w:fldCharType="begin"/>
            </w:r>
            <w:r w:rsidR="00215814">
              <w:rPr>
                <w:noProof/>
                <w:webHidden/>
              </w:rPr>
              <w:instrText xml:space="preserve"> PAGEREF _Toc64373952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35A3183" w14:textId="6E5D9541"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3" w:history="1">
            <w:r w:rsidR="00215814" w:rsidRPr="00004198">
              <w:rPr>
                <w:rStyle w:val="Enlla"/>
                <w:noProof/>
                <w:highlight w:val="red"/>
              </w:rPr>
              <w:t>7.1.4. UML</w:t>
            </w:r>
            <w:r w:rsidR="00215814">
              <w:rPr>
                <w:noProof/>
                <w:webHidden/>
              </w:rPr>
              <w:tab/>
            </w:r>
            <w:r w:rsidR="00215814">
              <w:rPr>
                <w:noProof/>
                <w:webHidden/>
              </w:rPr>
              <w:fldChar w:fldCharType="begin"/>
            </w:r>
            <w:r w:rsidR="00215814">
              <w:rPr>
                <w:noProof/>
                <w:webHidden/>
              </w:rPr>
              <w:instrText xml:space="preserve"> PAGEREF _Toc64373953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062A1BC7" w14:textId="4EEF6149"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4" w:history="1">
            <w:r w:rsidR="00215814" w:rsidRPr="00004198">
              <w:rPr>
                <w:rStyle w:val="Enlla"/>
                <w:noProof/>
                <w:highlight w:val="red"/>
              </w:rPr>
              <w:t>7.1.5. BPMN</w:t>
            </w:r>
            <w:r w:rsidR="00215814">
              <w:rPr>
                <w:noProof/>
                <w:webHidden/>
              </w:rPr>
              <w:tab/>
            </w:r>
            <w:r w:rsidR="00215814">
              <w:rPr>
                <w:noProof/>
                <w:webHidden/>
              </w:rPr>
              <w:fldChar w:fldCharType="begin"/>
            </w:r>
            <w:r w:rsidR="00215814">
              <w:rPr>
                <w:noProof/>
                <w:webHidden/>
              </w:rPr>
              <w:instrText xml:space="preserve"> PAGEREF _Toc64373954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87842B7" w14:textId="6C8B0FC2" w:rsidR="00215814" w:rsidRDefault="00CF47FF">
          <w:pPr>
            <w:pStyle w:val="IDC3"/>
            <w:tabs>
              <w:tab w:val="right" w:leader="dot" w:pos="8776"/>
            </w:tabs>
            <w:rPr>
              <w:rFonts w:asciiTheme="minorHAnsi" w:eastAsiaTheme="minorEastAsia" w:hAnsiTheme="minorHAnsi" w:cstheme="minorBidi"/>
              <w:noProof/>
              <w:sz w:val="22"/>
              <w:szCs w:val="22"/>
              <w:lang w:eastAsia="ca-ES"/>
            </w:rPr>
          </w:pPr>
          <w:hyperlink w:anchor="_Toc64373955" w:history="1">
            <w:r w:rsidR="00215814" w:rsidRPr="00004198">
              <w:rPr>
                <w:rStyle w:val="Enlla"/>
                <w:noProof/>
                <w:highlight w:val="red"/>
              </w:rPr>
              <w:t>7.1.6. UI</w:t>
            </w:r>
            <w:r w:rsidR="00215814">
              <w:rPr>
                <w:noProof/>
                <w:webHidden/>
              </w:rPr>
              <w:tab/>
            </w:r>
            <w:r w:rsidR="00215814">
              <w:rPr>
                <w:noProof/>
                <w:webHidden/>
              </w:rPr>
              <w:fldChar w:fldCharType="begin"/>
            </w:r>
            <w:r w:rsidR="00215814">
              <w:rPr>
                <w:noProof/>
                <w:webHidden/>
              </w:rPr>
              <w:instrText xml:space="preserve"> PAGEREF _Toc64373955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8A41A68" w14:textId="528F90CE"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56" w:history="1">
            <w:r w:rsidR="00215814" w:rsidRPr="00004198">
              <w:rPr>
                <w:rStyle w:val="Enlla"/>
                <w:noProof/>
                <w:highlight w:val="red"/>
              </w:rPr>
              <w:t>7.2. SERVIDOR IRIS</w:t>
            </w:r>
            <w:r w:rsidR="00215814">
              <w:rPr>
                <w:noProof/>
                <w:webHidden/>
              </w:rPr>
              <w:tab/>
            </w:r>
            <w:r w:rsidR="00215814">
              <w:rPr>
                <w:noProof/>
                <w:webHidden/>
              </w:rPr>
              <w:fldChar w:fldCharType="begin"/>
            </w:r>
            <w:r w:rsidR="00215814">
              <w:rPr>
                <w:noProof/>
                <w:webHidden/>
              </w:rPr>
              <w:instrText xml:space="preserve"> PAGEREF _Toc64373956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2A95DCE7" w14:textId="63628A04"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57" w:history="1">
            <w:r w:rsidR="00215814" w:rsidRPr="00004198">
              <w:rPr>
                <w:rStyle w:val="Enlla"/>
                <w:noProof/>
                <w:highlight w:val="red"/>
              </w:rPr>
              <w:t>7.3. SERVIDOR WEB</w:t>
            </w:r>
            <w:r w:rsidR="00215814">
              <w:rPr>
                <w:noProof/>
                <w:webHidden/>
              </w:rPr>
              <w:tab/>
            </w:r>
            <w:r w:rsidR="00215814">
              <w:rPr>
                <w:noProof/>
                <w:webHidden/>
              </w:rPr>
              <w:fldChar w:fldCharType="begin"/>
            </w:r>
            <w:r w:rsidR="00215814">
              <w:rPr>
                <w:noProof/>
                <w:webHidden/>
              </w:rPr>
              <w:instrText xml:space="preserve"> PAGEREF _Toc64373957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2484A95" w14:textId="0F7FC96C" w:rsidR="00215814" w:rsidRDefault="00CF47FF">
          <w:pPr>
            <w:pStyle w:val="IDC2"/>
            <w:tabs>
              <w:tab w:val="right" w:leader="dot" w:pos="8776"/>
            </w:tabs>
            <w:rPr>
              <w:rFonts w:asciiTheme="minorHAnsi" w:eastAsiaTheme="minorEastAsia" w:hAnsiTheme="minorHAnsi" w:cstheme="minorBidi"/>
              <w:bCs w:val="0"/>
              <w:noProof/>
              <w:sz w:val="22"/>
              <w:lang w:eastAsia="ca-ES"/>
            </w:rPr>
          </w:pPr>
          <w:hyperlink w:anchor="_Toc64373958" w:history="1">
            <w:r w:rsidR="00215814" w:rsidRPr="00004198">
              <w:rPr>
                <w:rStyle w:val="Enlla"/>
                <w:noProof/>
                <w:highlight w:val="red"/>
              </w:rPr>
              <w:t>7.4. APLICACIÓ</w:t>
            </w:r>
            <w:r w:rsidR="00215814">
              <w:rPr>
                <w:noProof/>
                <w:webHidden/>
              </w:rPr>
              <w:tab/>
            </w:r>
            <w:r w:rsidR="00215814">
              <w:rPr>
                <w:noProof/>
                <w:webHidden/>
              </w:rPr>
              <w:fldChar w:fldCharType="begin"/>
            </w:r>
            <w:r w:rsidR="00215814">
              <w:rPr>
                <w:noProof/>
                <w:webHidden/>
              </w:rPr>
              <w:instrText xml:space="preserve"> PAGEREF _Toc64373958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3A62069A" w14:textId="30A53F9D" w:rsidR="00215814" w:rsidRDefault="00CF47FF">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59" w:history="1">
            <w:r w:rsidR="00215814" w:rsidRPr="00004198">
              <w:rPr>
                <w:rStyle w:val="Enlla"/>
                <w:noProof/>
              </w:rPr>
              <w:t>CAPÍTOL 8. BIBLIOGRAFIA</w:t>
            </w:r>
            <w:r w:rsidR="00215814">
              <w:rPr>
                <w:noProof/>
                <w:webHidden/>
              </w:rPr>
              <w:tab/>
            </w:r>
            <w:r w:rsidR="00215814">
              <w:rPr>
                <w:noProof/>
                <w:webHidden/>
              </w:rPr>
              <w:fldChar w:fldCharType="begin"/>
            </w:r>
            <w:r w:rsidR="00215814">
              <w:rPr>
                <w:noProof/>
                <w:webHidden/>
              </w:rPr>
              <w:instrText xml:space="preserve"> PAGEREF _Toc64373959 \h </w:instrText>
            </w:r>
            <w:r w:rsidR="00215814">
              <w:rPr>
                <w:noProof/>
                <w:webHidden/>
              </w:rPr>
            </w:r>
            <w:r w:rsidR="00215814">
              <w:rPr>
                <w:noProof/>
                <w:webHidden/>
              </w:rPr>
              <w:fldChar w:fldCharType="separate"/>
            </w:r>
            <w:r w:rsidR="00215814">
              <w:rPr>
                <w:noProof/>
                <w:webHidden/>
              </w:rPr>
              <w:t>31</w:t>
            </w:r>
            <w:r w:rsidR="00215814">
              <w:rPr>
                <w:noProof/>
                <w:webHidden/>
              </w:rPr>
              <w:fldChar w:fldCharType="end"/>
            </w:r>
          </w:hyperlink>
        </w:p>
        <w:p w14:paraId="7BEE2608" w14:textId="5DA41EEE"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3" w:name="_Toc64373917"/>
      <w:r w:rsidRPr="00C06FAE">
        <w:lastRenderedPageBreak/>
        <w:t>ÍNDEX DE FIGURES</w:t>
      </w:r>
      <w:bookmarkEnd w:id="3"/>
    </w:p>
    <w:p w14:paraId="62F08AB5" w14:textId="2F6714A5" w:rsidR="002931D2"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4015175" w:history="1">
        <w:r w:rsidR="002931D2" w:rsidRPr="00313D6E">
          <w:rPr>
            <w:rStyle w:val="Enlla"/>
            <w:noProof/>
          </w:rPr>
          <w:t>Figura 2.1: Esquema de les dades que emmagatzema el HIS [12]</w:t>
        </w:r>
        <w:r w:rsidR="002931D2">
          <w:rPr>
            <w:noProof/>
            <w:webHidden/>
          </w:rPr>
          <w:tab/>
        </w:r>
        <w:r w:rsidR="002931D2">
          <w:rPr>
            <w:noProof/>
            <w:webHidden/>
          </w:rPr>
          <w:fldChar w:fldCharType="begin"/>
        </w:r>
        <w:r w:rsidR="002931D2">
          <w:rPr>
            <w:noProof/>
            <w:webHidden/>
          </w:rPr>
          <w:instrText xml:space="preserve"> PAGEREF _Toc64015175 \h </w:instrText>
        </w:r>
        <w:r w:rsidR="002931D2">
          <w:rPr>
            <w:noProof/>
            <w:webHidden/>
          </w:rPr>
        </w:r>
        <w:r w:rsidR="002931D2">
          <w:rPr>
            <w:noProof/>
            <w:webHidden/>
          </w:rPr>
          <w:fldChar w:fldCharType="separate"/>
        </w:r>
        <w:r w:rsidR="002931D2">
          <w:rPr>
            <w:noProof/>
            <w:webHidden/>
          </w:rPr>
          <w:t>6</w:t>
        </w:r>
        <w:r w:rsidR="002931D2">
          <w:rPr>
            <w:noProof/>
            <w:webHidden/>
          </w:rPr>
          <w:fldChar w:fldCharType="end"/>
        </w:r>
      </w:hyperlink>
    </w:p>
    <w:p w14:paraId="410621AA" w14:textId="1E8E75DB"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76" w:history="1">
        <w:r w:rsidR="002931D2" w:rsidRPr="00313D6E">
          <w:rPr>
            <w:rStyle w:val="Enlla"/>
            <w:noProof/>
          </w:rPr>
          <w:t>Figura 2.2: Exemple de missatge de HL7 v2 [16, p. 7].</w:t>
        </w:r>
        <w:r w:rsidR="002931D2">
          <w:rPr>
            <w:noProof/>
            <w:webHidden/>
          </w:rPr>
          <w:tab/>
        </w:r>
        <w:r w:rsidR="002931D2">
          <w:rPr>
            <w:noProof/>
            <w:webHidden/>
          </w:rPr>
          <w:fldChar w:fldCharType="begin"/>
        </w:r>
        <w:r w:rsidR="002931D2">
          <w:rPr>
            <w:noProof/>
            <w:webHidden/>
          </w:rPr>
          <w:instrText xml:space="preserve"> PAGEREF _Toc64015176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23463D6B" w14:textId="6C303D00"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77" w:history="1">
        <w:r w:rsidR="002931D2" w:rsidRPr="00313D6E">
          <w:rPr>
            <w:rStyle w:val="Enlla"/>
            <w:noProof/>
          </w:rPr>
          <w:t>Figura 2.3: Exemple del missatge de HL7 v3</w:t>
        </w:r>
        <w:r w:rsidR="002931D2">
          <w:rPr>
            <w:noProof/>
            <w:webHidden/>
          </w:rPr>
          <w:tab/>
        </w:r>
        <w:r w:rsidR="002931D2">
          <w:rPr>
            <w:noProof/>
            <w:webHidden/>
          </w:rPr>
          <w:fldChar w:fldCharType="begin"/>
        </w:r>
        <w:r w:rsidR="002931D2">
          <w:rPr>
            <w:noProof/>
            <w:webHidden/>
          </w:rPr>
          <w:instrText xml:space="preserve"> PAGEREF _Toc64015177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58AEF05C" w14:textId="428F980B"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78" w:history="1">
        <w:r w:rsidR="002931D2" w:rsidRPr="00313D6E">
          <w:rPr>
            <w:rStyle w:val="Enlla"/>
            <w:noProof/>
          </w:rPr>
          <w:t>Figura 2.4: Exemple d’una imatge generada pel protocol DICOM [17].</w:t>
        </w:r>
        <w:r w:rsidR="002931D2">
          <w:rPr>
            <w:noProof/>
            <w:webHidden/>
          </w:rPr>
          <w:tab/>
        </w:r>
        <w:r w:rsidR="002931D2">
          <w:rPr>
            <w:noProof/>
            <w:webHidden/>
          </w:rPr>
          <w:fldChar w:fldCharType="begin"/>
        </w:r>
        <w:r w:rsidR="002931D2">
          <w:rPr>
            <w:noProof/>
            <w:webHidden/>
          </w:rPr>
          <w:instrText xml:space="preserve"> PAGEREF _Toc64015178 \h </w:instrText>
        </w:r>
        <w:r w:rsidR="002931D2">
          <w:rPr>
            <w:noProof/>
            <w:webHidden/>
          </w:rPr>
        </w:r>
        <w:r w:rsidR="002931D2">
          <w:rPr>
            <w:noProof/>
            <w:webHidden/>
          </w:rPr>
          <w:fldChar w:fldCharType="separate"/>
        </w:r>
        <w:r w:rsidR="002931D2">
          <w:rPr>
            <w:noProof/>
            <w:webHidden/>
          </w:rPr>
          <w:t>9</w:t>
        </w:r>
        <w:r w:rsidR="002931D2">
          <w:rPr>
            <w:noProof/>
            <w:webHidden/>
          </w:rPr>
          <w:fldChar w:fldCharType="end"/>
        </w:r>
      </w:hyperlink>
    </w:p>
    <w:p w14:paraId="0203E14F" w14:textId="4A47E5FE"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4" w:name="_Toc64373918"/>
      <w:r w:rsidRPr="00C06FAE">
        <w:lastRenderedPageBreak/>
        <w:t>ÍNDEX DE TAULES</w:t>
      </w:r>
      <w:bookmarkEnd w:id="4"/>
    </w:p>
    <w:p w14:paraId="326B05E3" w14:textId="5C02BE2F" w:rsidR="002931D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015179" w:history="1">
        <w:r w:rsidR="002931D2" w:rsidRPr="00905CED">
          <w:rPr>
            <w:rStyle w:val="Enlla"/>
            <w:noProof/>
          </w:rPr>
          <w:t>Taula 6.1: Tasques de la documentació</w:t>
        </w:r>
        <w:r w:rsidR="002931D2">
          <w:rPr>
            <w:noProof/>
            <w:webHidden/>
          </w:rPr>
          <w:tab/>
        </w:r>
        <w:r w:rsidR="002931D2">
          <w:rPr>
            <w:noProof/>
            <w:webHidden/>
          </w:rPr>
          <w:fldChar w:fldCharType="begin"/>
        </w:r>
        <w:r w:rsidR="002931D2">
          <w:rPr>
            <w:noProof/>
            <w:webHidden/>
          </w:rPr>
          <w:instrText xml:space="preserve"> PAGEREF _Toc64015179 \h </w:instrText>
        </w:r>
        <w:r w:rsidR="002931D2">
          <w:rPr>
            <w:noProof/>
            <w:webHidden/>
          </w:rPr>
        </w:r>
        <w:r w:rsidR="002931D2">
          <w:rPr>
            <w:noProof/>
            <w:webHidden/>
          </w:rPr>
          <w:fldChar w:fldCharType="separate"/>
        </w:r>
        <w:r w:rsidR="002931D2">
          <w:rPr>
            <w:noProof/>
            <w:webHidden/>
          </w:rPr>
          <w:t>18</w:t>
        </w:r>
        <w:r w:rsidR="002931D2">
          <w:rPr>
            <w:noProof/>
            <w:webHidden/>
          </w:rPr>
          <w:fldChar w:fldCharType="end"/>
        </w:r>
      </w:hyperlink>
    </w:p>
    <w:p w14:paraId="4ECDABB5" w14:textId="23FAF0F2"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80" w:history="1">
        <w:r w:rsidR="002931D2" w:rsidRPr="00905CED">
          <w:rPr>
            <w:rStyle w:val="Enlla"/>
            <w:noProof/>
          </w:rPr>
          <w:t>Taula 6.2: Tasques del producte</w:t>
        </w:r>
        <w:r w:rsidR="002931D2">
          <w:rPr>
            <w:noProof/>
            <w:webHidden/>
          </w:rPr>
          <w:tab/>
        </w:r>
        <w:r w:rsidR="002931D2">
          <w:rPr>
            <w:noProof/>
            <w:webHidden/>
          </w:rPr>
          <w:fldChar w:fldCharType="begin"/>
        </w:r>
        <w:r w:rsidR="002931D2">
          <w:rPr>
            <w:noProof/>
            <w:webHidden/>
          </w:rPr>
          <w:instrText xml:space="preserve"> PAGEREF _Toc64015180 \h </w:instrText>
        </w:r>
        <w:r w:rsidR="002931D2">
          <w:rPr>
            <w:noProof/>
            <w:webHidden/>
          </w:rPr>
        </w:r>
        <w:r w:rsidR="002931D2">
          <w:rPr>
            <w:noProof/>
            <w:webHidden/>
          </w:rPr>
          <w:fldChar w:fldCharType="separate"/>
        </w:r>
        <w:r w:rsidR="002931D2">
          <w:rPr>
            <w:noProof/>
            <w:webHidden/>
          </w:rPr>
          <w:t>19</w:t>
        </w:r>
        <w:r w:rsidR="002931D2">
          <w:rPr>
            <w:noProof/>
            <w:webHidden/>
          </w:rPr>
          <w:fldChar w:fldCharType="end"/>
        </w:r>
      </w:hyperlink>
    </w:p>
    <w:p w14:paraId="43411B37" w14:textId="33F7E499"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81" w:history="1">
        <w:r w:rsidR="002931D2" w:rsidRPr="00905CED">
          <w:rPr>
            <w:rStyle w:val="Enlla"/>
            <w:noProof/>
          </w:rPr>
          <w:t>Taula 6.3: Cronograma del TFG</w:t>
        </w:r>
        <w:r w:rsidR="002931D2">
          <w:rPr>
            <w:noProof/>
            <w:webHidden/>
          </w:rPr>
          <w:tab/>
        </w:r>
        <w:r w:rsidR="002931D2">
          <w:rPr>
            <w:noProof/>
            <w:webHidden/>
          </w:rPr>
          <w:fldChar w:fldCharType="begin"/>
        </w:r>
        <w:r w:rsidR="002931D2">
          <w:rPr>
            <w:noProof/>
            <w:webHidden/>
          </w:rPr>
          <w:instrText xml:space="preserve"> PAGEREF _Toc64015181 \h </w:instrText>
        </w:r>
        <w:r w:rsidR="002931D2">
          <w:rPr>
            <w:noProof/>
            <w:webHidden/>
          </w:rPr>
        </w:r>
        <w:r w:rsidR="002931D2">
          <w:rPr>
            <w:noProof/>
            <w:webHidden/>
          </w:rPr>
          <w:fldChar w:fldCharType="separate"/>
        </w:r>
        <w:r w:rsidR="002931D2">
          <w:rPr>
            <w:noProof/>
            <w:webHidden/>
          </w:rPr>
          <w:t>25</w:t>
        </w:r>
        <w:r w:rsidR="002931D2">
          <w:rPr>
            <w:noProof/>
            <w:webHidden/>
          </w:rPr>
          <w:fldChar w:fldCharType="end"/>
        </w:r>
      </w:hyperlink>
    </w:p>
    <w:p w14:paraId="33BDEC5E" w14:textId="11817C54" w:rsidR="002931D2" w:rsidRDefault="00CF47FF">
      <w:pPr>
        <w:pStyle w:val="ndexdillustracions"/>
        <w:tabs>
          <w:tab w:val="right" w:leader="dot" w:pos="8776"/>
        </w:tabs>
        <w:rPr>
          <w:rFonts w:asciiTheme="minorHAnsi" w:eastAsiaTheme="minorEastAsia" w:hAnsiTheme="minorHAnsi" w:cstheme="minorBidi"/>
          <w:noProof/>
          <w:sz w:val="22"/>
          <w:lang w:eastAsia="ca-ES"/>
        </w:rPr>
      </w:pPr>
      <w:hyperlink w:anchor="_Toc64015182" w:history="1">
        <w:r w:rsidR="002931D2" w:rsidRPr="00905CED">
          <w:rPr>
            <w:rStyle w:val="Enlla"/>
            <w:noProof/>
          </w:rPr>
          <w:t>Taula 6.7: Pressupost</w:t>
        </w:r>
        <w:r w:rsidR="002931D2">
          <w:rPr>
            <w:noProof/>
            <w:webHidden/>
          </w:rPr>
          <w:tab/>
        </w:r>
        <w:r w:rsidR="002931D2">
          <w:rPr>
            <w:noProof/>
            <w:webHidden/>
          </w:rPr>
          <w:fldChar w:fldCharType="begin"/>
        </w:r>
        <w:r w:rsidR="002931D2">
          <w:rPr>
            <w:noProof/>
            <w:webHidden/>
          </w:rPr>
          <w:instrText xml:space="preserve"> PAGEREF _Toc64015182 \h </w:instrText>
        </w:r>
        <w:r w:rsidR="002931D2">
          <w:rPr>
            <w:noProof/>
            <w:webHidden/>
          </w:rPr>
        </w:r>
        <w:r w:rsidR="002931D2">
          <w:rPr>
            <w:noProof/>
            <w:webHidden/>
          </w:rPr>
          <w:fldChar w:fldCharType="separate"/>
        </w:r>
        <w:r w:rsidR="002931D2">
          <w:rPr>
            <w:noProof/>
            <w:webHidden/>
          </w:rPr>
          <w:t>26</w:t>
        </w:r>
        <w:r w:rsidR="002931D2">
          <w:rPr>
            <w:noProof/>
            <w:webHidden/>
          </w:rPr>
          <w:fldChar w:fldCharType="end"/>
        </w:r>
      </w:hyperlink>
    </w:p>
    <w:p w14:paraId="030828C0" w14:textId="18218E6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5" w:name="_Toc64373919"/>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Sistema operatiu de dispositius mòbils desenvolupat per Google.</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r w:rsidRPr="00C06FAE">
              <w:rPr>
                <w:szCs w:val="24"/>
              </w:rPr>
              <w:t>Application Programming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Healthcare Information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Sistema operatiu de dispositius mòbils desenvolupat per Apple.</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Motor d’interoperabilitat desenvolupar per InterSystems.</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Durada de la iteració en la metodologia scrum.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r w:rsidRPr="00BD7D30">
              <w:rPr>
                <w:szCs w:val="24"/>
              </w:rPr>
              <w:t>Unified Modeling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BD7D30" w:rsidRDefault="00C32AE4" w:rsidP="00EC1059">
      <w:pPr>
        <w:pStyle w:val="Ttol1"/>
      </w:pPr>
      <w:bookmarkStart w:id="6" w:name="_OBJECTE_DEL_PROJECTE"/>
      <w:bookmarkStart w:id="7" w:name="_Toc64373920"/>
      <w:bookmarkEnd w:id="6"/>
      <w:r w:rsidRPr="00BD7D30">
        <w:lastRenderedPageBreak/>
        <w:t>OBJECTE DEL PROJECTE</w:t>
      </w:r>
      <w:bookmarkEnd w:id="1"/>
      <w:bookmarkEnd w:id="7"/>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021B796E" w:rsidR="008729DD" w:rsidRPr="0007329F" w:rsidRDefault="008729DD" w:rsidP="00A60F2C">
      <w:r w:rsidRPr="0007329F">
        <w:t xml:space="preserve">Es pretén aconseguir </w:t>
      </w:r>
      <w:r w:rsidR="00752FC4">
        <w:t>desenvolupar</w:t>
      </w:r>
      <w:r w:rsidRPr="0007329F">
        <w:t xml:space="preserve"> una aplicació de mòbil que enviï alertes a l’usuari sanitari que l’estigui usant, quan succeeixi qualsevol fet que sigui de la seva responsabilitat. Per exemple, si un </w:t>
      </w:r>
      <w:r w:rsidR="00665B26" w:rsidRPr="0007329F">
        <w:t xml:space="preserve">gerent d’un hospital necessita que l’avisin quan </w:t>
      </w:r>
      <w:r w:rsidR="00864253">
        <w:t>l’ocupació</w:t>
      </w:r>
      <w:r w:rsidR="00665B26" w:rsidRPr="0007329F">
        <w:t xml:space="preserve">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Pr="00BD7D30" w:rsidRDefault="00C32AE4" w:rsidP="00EC1059">
      <w:pPr>
        <w:pStyle w:val="Ttol1"/>
      </w:pPr>
      <w:bookmarkStart w:id="8" w:name="_ESTUDI_PREVI"/>
      <w:bookmarkStart w:id="9" w:name="_Toc55765596"/>
      <w:bookmarkStart w:id="10" w:name="_Toc64373921"/>
      <w:bookmarkEnd w:id="8"/>
      <w:r w:rsidRPr="00BD7D30">
        <w:lastRenderedPageBreak/>
        <w:t>ESTUDI PREVI</w:t>
      </w:r>
      <w:bookmarkEnd w:id="9"/>
      <w:bookmarkEnd w:id="10"/>
    </w:p>
    <w:p w14:paraId="6E087BA8" w14:textId="3E72BAFD" w:rsidR="006C395D" w:rsidRPr="00BD7D30" w:rsidRDefault="005E0432" w:rsidP="00EC1059">
      <w:pPr>
        <w:pStyle w:val="Ttol2"/>
      </w:pPr>
      <w:bookmarkStart w:id="11" w:name="_Toc64373922"/>
      <w:r w:rsidRPr="00BD7D30">
        <w:t>CONTEXT</w:t>
      </w:r>
      <w:bookmarkEnd w:id="11"/>
    </w:p>
    <w:p w14:paraId="527C4D22" w14:textId="2AAADB2C" w:rsidR="002069B8" w:rsidRPr="0007329F" w:rsidRDefault="00B4400C" w:rsidP="002069B8">
      <w:r w:rsidRPr="0007329F">
        <w:t xml:space="preserve">Aquest TFG entra en el </w:t>
      </w:r>
      <w:r w:rsidR="00864253">
        <w:t>món</w:t>
      </w:r>
      <w:r w:rsidRPr="0007329F">
        <w:t xml:space="preserve"> de la medicina. Per tant per saber bé el context del producte a elaborar s’ha de veure l’evolució que ha tingut el tractament de dades en els hospitals. </w:t>
      </w:r>
      <w:r w:rsidR="00752FC4" w:rsidRPr="00752FC4">
        <w:t>Podem diferenciar clarament dues, eres on la revolució informàtica va permetre el salt d’una a altra</w:t>
      </w:r>
      <w:r w:rsidRPr="0007329F">
        <w:t xml:space="preserve">, la primera </w:t>
      </w:r>
      <w:r w:rsidR="00864253">
        <w:t>l’era</w:t>
      </w:r>
      <w:r w:rsidRPr="0007329F">
        <w:t xml:space="preserve"> </w:t>
      </w:r>
      <w:r w:rsidR="00864253">
        <w:t>en què</w:t>
      </w:r>
      <w:r w:rsidRPr="0007329F">
        <w:t xml:space="preserve"> totes les dades dels hospitals eren a paper. En aquesta era</w:t>
      </w:r>
      <w:r w:rsidR="00147D63" w:rsidRPr="0007329F">
        <w:t xml:space="preserve"> es veurà quins problemes hi havia i el motiu perquè es va fer la transició a guardar les dades en digital.</w:t>
      </w:r>
    </w:p>
    <w:p w14:paraId="4C92E550" w14:textId="77777777" w:rsidR="002069B8" w:rsidRPr="00BD7D30" w:rsidRDefault="002069B8" w:rsidP="002069B8">
      <w:pPr>
        <w:pStyle w:val="Ttol3"/>
      </w:pPr>
      <w:bookmarkStart w:id="12" w:name="_Toc64373923"/>
      <w:r w:rsidRPr="00BD7D30">
        <w:t>L’ERA DEL PAPER</w:t>
      </w:r>
      <w:bookmarkEnd w:id="12"/>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Razi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07BC7DBC"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w:t>
      </w:r>
      <w:r w:rsidR="00864253">
        <w:t>mèdiques</w:t>
      </w:r>
      <w:r w:rsidR="0012078E" w:rsidRPr="0007329F">
        <w:t xml:space="preserve"> a paper que ho van anar refinant </w:t>
      </w:r>
      <w:r w:rsidR="00864253">
        <w:t>fins al</w:t>
      </w:r>
      <w:r w:rsidR="0012078E" w:rsidRPr="0007329F">
        <w:t xml:space="preserve">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7BDED1B" w:rsidR="002069B8" w:rsidRPr="0007329F" w:rsidRDefault="0012078E" w:rsidP="002069B8">
      <w:r w:rsidRPr="0007329F">
        <w:t xml:space="preserve">On va </w:t>
      </w:r>
      <w:r w:rsidR="00864253">
        <w:t>haver-hi</w:t>
      </w:r>
      <w:r w:rsidRPr="0007329F">
        <w:t xml:space="preserve">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BD7D30" w:rsidRDefault="002069B8" w:rsidP="00215814">
      <w:pPr>
        <w:pStyle w:val="Ttol4"/>
      </w:pPr>
      <w:r w:rsidRPr="00BD7D30">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8035AA1" w14:textId="0CE12BB6" w:rsidR="00752FC4" w:rsidRDefault="00752FC4" w:rsidP="002069B8">
      <w:r w:rsidRPr="00752FC4">
        <w:t xml:space="preserve">El temps per poder accedir a qualsevol document emmagatzemat també </w:t>
      </w:r>
      <w:r w:rsidR="00864253">
        <w:t>és</w:t>
      </w:r>
      <w:r w:rsidRPr="00752FC4">
        <w:t xml:space="preserve"> molt elevat, fent que sigui bastant ineficient haver d’anar a consultar dades en aquests historials.</w:t>
      </w:r>
    </w:p>
    <w:p w14:paraId="0AC2CF96" w14:textId="52D38788"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55E993BC" w:rsidR="00B4400C" w:rsidRPr="0007329F" w:rsidRDefault="00B4400C" w:rsidP="002069B8">
      <w:r w:rsidRPr="0007329F">
        <w:t xml:space="preserve">El motiu principal de començar aquest canvi del paper al digital va ser </w:t>
      </w:r>
      <w:r w:rsidR="00864253">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BD7D30" w:rsidRDefault="002069B8" w:rsidP="002069B8">
      <w:pPr>
        <w:pStyle w:val="Ttol3"/>
      </w:pPr>
      <w:bookmarkStart w:id="13" w:name="_Toc64373924"/>
      <w:r w:rsidRPr="00BD7D30">
        <w:t>L’ERA DIGITAL</w:t>
      </w:r>
      <w:bookmarkEnd w:id="13"/>
    </w:p>
    <w:p w14:paraId="0C4511AA" w14:textId="1EFF1DC1"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Dalianis</w:t>
      </w:r>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w:t>
      </w:r>
      <w:r w:rsidR="00752FC4">
        <w:t>Es va</w:t>
      </w:r>
      <w:r w:rsidR="00E07AD4" w:rsidRPr="0007329F">
        <w:t xml:space="preserve"> fe</w:t>
      </w:r>
      <w:r w:rsidR="00752FC4">
        <w:t>r</w:t>
      </w:r>
      <w:r w:rsidR="00E07AD4" w:rsidRPr="0007329F">
        <w:t xml:space="preserve"> a l’Hospital Universitari de Karolinska.</w:t>
      </w:r>
    </w:p>
    <w:p w14:paraId="5188B165" w14:textId="24CE121C" w:rsidR="0020384D" w:rsidRPr="0007329F" w:rsidRDefault="00E07AD4" w:rsidP="002069B8">
      <w:r w:rsidRPr="0007329F">
        <w:lastRenderedPageBreak/>
        <w:t xml:space="preserve">Amb el que no hi ha discrepància </w:t>
      </w:r>
      <w:r w:rsidR="00864253">
        <w:t>és</w:t>
      </w:r>
      <w:r w:rsidRPr="0007329F">
        <w:t xml:space="preserve"> amb el primer sistema utilitzat de manera general. Va ser desenvolupat per la Universitat de Harvard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stored ambulatory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53D35364" w:rsidR="00E07AD4" w:rsidRPr="0007329F" w:rsidRDefault="00864253" w:rsidP="002069B8">
      <w:r>
        <w:t>L’any</w:t>
      </w:r>
      <w:r w:rsidR="007C648E">
        <w:t xml:space="preserve"> 2005,</w:t>
      </w:r>
      <w:r w:rsidR="0020384D" w:rsidRPr="0007329F">
        <w:t xml:space="preserve"> </w:t>
      </w:r>
      <w:r>
        <w:t>l’OMS</w:t>
      </w:r>
      <w:r w:rsidR="0020384D" w:rsidRPr="0007329F">
        <w:t xml:space="preserve"> </w:t>
      </w:r>
      <w:r w:rsidR="0020384D"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20384D" w:rsidRPr="0007329F">
        <w:fldChar w:fldCharType="separate"/>
      </w:r>
      <w:r w:rsidR="00947725" w:rsidRPr="0007329F">
        <w:t>[8]</w:t>
      </w:r>
      <w:r w:rsidR="0020384D" w:rsidRPr="0007329F">
        <w:fldChar w:fldCharType="end"/>
      </w:r>
      <w:r w:rsidR="0020384D"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Gillum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597A5D08" w:rsidR="0020384D" w:rsidRPr="0007329F" w:rsidRDefault="0020384D" w:rsidP="002069B8">
      <w:r w:rsidRPr="0007329F">
        <w:t xml:space="preserve">Als Estats Units el primer hospital completament digital va ser a Toronto </w:t>
      </w:r>
      <w:r w:rsidR="007C648E">
        <w:t>l’any 2015</w:t>
      </w:r>
      <w:r w:rsidRPr="0007329F">
        <w:t>.</w:t>
      </w:r>
    </w:p>
    <w:p w14:paraId="2C2F341A" w14:textId="0211163D" w:rsidR="00242CD0" w:rsidRPr="00BD7D30" w:rsidRDefault="00242CD0" w:rsidP="005E0432">
      <w:pPr>
        <w:pStyle w:val="Ttol2"/>
      </w:pPr>
      <w:bookmarkStart w:id="14" w:name="_Toc64373925"/>
      <w:r w:rsidRPr="00BD7D30">
        <w:t>ANTECEDENTS</w:t>
      </w:r>
      <w:bookmarkEnd w:id="14"/>
    </w:p>
    <w:p w14:paraId="648EC7FF" w14:textId="0193BD5F" w:rsidR="002069B8" w:rsidRDefault="00150BEF" w:rsidP="002069B8">
      <w:r>
        <w:t>Els antecedents que es busquen en aquest apartat</w:t>
      </w:r>
      <w:r w:rsidR="00A609C9">
        <w:t xml:space="preserve"> </w:t>
      </w:r>
      <w:r w:rsidR="007C648E">
        <w:t>són</w:t>
      </w:r>
      <w:r w:rsidR="00A609C9">
        <w:t xml:space="preserve"> aplicacions internes</w:t>
      </w:r>
      <w:r w:rsidR="00FA64D5">
        <w:t xml:space="preserve"> dels hospitals i que, preferiblement, es comuniquin amb el motor d’integració.</w:t>
      </w:r>
    </w:p>
    <w:p w14:paraId="2DCB3D99" w14:textId="132406D8" w:rsidR="00FA64D5" w:rsidRDefault="00FA64D5" w:rsidP="002069B8">
      <w:r>
        <w:t xml:space="preserve">Durant la recerca d’aquests antecedents només es trobaven aplicacions </w:t>
      </w:r>
      <w:r w:rsidR="007C648E">
        <w:t>públiqúes</w:t>
      </w:r>
      <w:r w:rsidR="00864253">
        <w:t xml:space="preserve">, i que per tant no són gaire útils per la nostra aplicació. La majoria d’aquestes </w:t>
      </w:r>
      <w:r w:rsidR="007C648E">
        <w:t>són</w:t>
      </w:r>
      <w:r w:rsidR="00864253">
        <w:t xml:space="preserve"> bases de dades de malalties. Un exemple d’aquestes aplicacions </w:t>
      </w:r>
      <w:r w:rsidR="007C648E">
        <w:t>són</w:t>
      </w:r>
      <w:r w:rsidR="00864253">
        <w:t xml:space="preserve"> UpToDate </w:t>
      </w:r>
      <w:r w:rsidR="00864253">
        <w:fldChar w:fldCharType="begin"/>
      </w:r>
      <w:r w:rsidR="00864253">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00864253">
        <w:fldChar w:fldCharType="separate"/>
      </w:r>
      <w:r w:rsidR="00864253" w:rsidRPr="00864253">
        <w:t>[9]</w:t>
      </w:r>
      <w:r w:rsidR="00864253">
        <w:fldChar w:fldCharType="end"/>
      </w:r>
      <w:r w:rsidR="00864253">
        <w:t xml:space="preserve"> o Dynamed </w:t>
      </w:r>
      <w:r w:rsidR="00864253">
        <w:fldChar w:fldCharType="begin"/>
      </w:r>
      <w:r w:rsidR="00864253">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00864253">
        <w:fldChar w:fldCharType="separate"/>
      </w:r>
      <w:r w:rsidR="00864253" w:rsidRPr="00864253">
        <w:t>[10]</w:t>
      </w:r>
      <w:r w:rsidR="00864253">
        <w:fldChar w:fldCharType="end"/>
      </w:r>
      <w:r w:rsidR="00864253">
        <w:t>.</w:t>
      </w:r>
    </w:p>
    <w:p w14:paraId="0D82041A" w14:textId="457970D4" w:rsidR="00864253" w:rsidRDefault="00864253" w:rsidP="002069B8">
      <w:r>
        <w:t xml:space="preserve">Les aplicacions que </w:t>
      </w:r>
      <w:r w:rsidR="007C648E">
        <w:t>són</w:t>
      </w:r>
      <w:r>
        <w:t xml:space="preserve"> antecedents per l’aplicació que es farà ha sigut impossible de trobar-les, ja que no hi ha aplicacions d’ús intern que siguin públiques.</w:t>
      </w:r>
    </w:p>
    <w:p w14:paraId="28C454E5" w14:textId="419ECF40" w:rsidR="002069B8" w:rsidRPr="00BD7D30" w:rsidRDefault="002069B8" w:rsidP="002069B8">
      <w:pPr>
        <w:pStyle w:val="Ttol2"/>
      </w:pPr>
      <w:bookmarkStart w:id="15" w:name="_Toc64373926"/>
      <w:r w:rsidRPr="00BD7D30">
        <w:t>NECESSITATS DE LA INFORMACIÓ</w:t>
      </w:r>
      <w:bookmarkEnd w:id="15"/>
    </w:p>
    <w:p w14:paraId="0481A1EC" w14:textId="2D5890BB"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w:t>
      </w:r>
      <w:r w:rsidR="002C549C" w:rsidRPr="0007329F">
        <w:lastRenderedPageBreak/>
        <w:t>dades s’emmagatzemen al HIS i es pot tenir accés amb el motor d’interoperabilitat</w:t>
      </w:r>
      <w:r w:rsidR="00DC4FFD" w:rsidRPr="0007329F">
        <w:t>.</w:t>
      </w:r>
      <w:r w:rsidR="00533D7D">
        <w:t xml:space="preserve"> La majoria d’aquesta informació ha estat extreta del llibre anomenat </w:t>
      </w:r>
      <w:r w:rsidR="00533D7D" w:rsidRPr="00533D7D">
        <w:t>Health Information Systems - Architectures and Strategies</w:t>
      </w:r>
      <w:r w:rsidR="00533D7D">
        <w:t xml:space="preserve"> </w:t>
      </w:r>
      <w:r w:rsidR="00533D7D">
        <w:fldChar w:fldCharType="begin"/>
      </w:r>
      <w:r w:rsidR="00864253">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864253" w:rsidRPr="00864253">
        <w:t>[11]</w:t>
      </w:r>
      <w:r w:rsidR="00533D7D">
        <w:fldChar w:fldCharType="end"/>
      </w:r>
      <w:r w:rsidR="00533D7D">
        <w:t>.</w:t>
      </w:r>
    </w:p>
    <w:p w14:paraId="78820C5E" w14:textId="77777777" w:rsidR="00396E96" w:rsidRPr="00BD7D30" w:rsidRDefault="00396E96" w:rsidP="00396E96">
      <w:pPr>
        <w:pStyle w:val="Ttol3"/>
      </w:pPr>
      <w:bookmarkStart w:id="16" w:name="_Toc64373927"/>
      <w:r w:rsidRPr="00BD7D30">
        <w:t>HEALTHCARE INFORMATION SYSTEM (HIS)</w:t>
      </w:r>
      <w:bookmarkEnd w:id="16"/>
    </w:p>
    <w:p w14:paraId="30216A43" w14:textId="4F39938C" w:rsidR="00396E96" w:rsidRPr="0007329F" w:rsidRDefault="00396E96" w:rsidP="00396E96">
      <w:r w:rsidRPr="0007329F">
        <w:t xml:space="preserve">El gran nucli d’informació que hi ha en un hospital és l’Healthcare o Health Information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0EF809C0" w:rsidR="00396E96" w:rsidRPr="0007329F" w:rsidRDefault="00396E96" w:rsidP="00396E96">
      <w:pPr>
        <w:pStyle w:val="Llegenda"/>
      </w:pPr>
      <w:bookmarkStart w:id="17" w:name="_Toc64015175"/>
      <w:r w:rsidRPr="0007329F">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1</w:t>
      </w:r>
      <w:r w:rsidR="009B7E7F">
        <w:fldChar w:fldCharType="end"/>
      </w:r>
      <w:r w:rsidRPr="0007329F">
        <w:t xml:space="preserve">: Esquema de les dades que emmagatzema el HIS </w:t>
      </w:r>
      <w:r w:rsidRPr="0007329F">
        <w:fldChar w:fldCharType="begin"/>
      </w:r>
      <w:r w:rsidR="00864253">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864253" w:rsidRPr="00864253">
        <w:t>[12]</w:t>
      </w:r>
      <w:bookmarkEnd w:id="17"/>
      <w:r w:rsidRPr="0007329F">
        <w:fldChar w:fldCharType="end"/>
      </w:r>
    </w:p>
    <w:p w14:paraId="55104612" w14:textId="68E926DE" w:rsidR="00430EBE" w:rsidRDefault="00396E96" w:rsidP="00396E96">
      <w:r w:rsidRPr="0007329F">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BD7D30" w:rsidRDefault="00396E96" w:rsidP="00396E96">
      <w:pPr>
        <w:pStyle w:val="Ttol3"/>
      </w:pPr>
      <w:bookmarkStart w:id="18" w:name="_Toc64373928"/>
      <w:r w:rsidRPr="00BD7D30">
        <w:lastRenderedPageBreak/>
        <w:t>MOTOR D’INTEROPERABILITAT</w:t>
      </w:r>
      <w:bookmarkEnd w:id="18"/>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47E626F8" w:rsidR="00744E14" w:rsidRDefault="00A65AB2" w:rsidP="00744E14">
      <w:r>
        <w:t xml:space="preserve">Aquest motor d’interoperabilitat és la base de l’e-health, ja que sense ell costaria molt fer una comunicació bona entre diferents HIS. </w:t>
      </w:r>
      <w:r w:rsidR="00744E14">
        <w:t>A Espanya</w:t>
      </w:r>
      <w:r>
        <w:t xml:space="preserve">, segons un estudi fet per la </w:t>
      </w:r>
      <w:r w:rsidRPr="00A65AB2">
        <w:t>Healthcare Information and Management Systems Society</w:t>
      </w:r>
      <w:r>
        <w:t xml:space="preserve"> (HIMSS)</w:t>
      </w:r>
      <w:r w:rsidR="00744E14">
        <w:t xml:space="preserve"> </w:t>
      </w:r>
      <w:r w:rsidR="00505212">
        <w:t>l’any 2014</w:t>
      </w:r>
      <w:r w:rsidR="00744E14">
        <w:t xml:space="preserve"> </w:t>
      </w:r>
      <w:r w:rsidR="00744E14">
        <w:fldChar w:fldCharType="begin"/>
      </w:r>
      <w:r w:rsidR="00864253">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864253" w:rsidRPr="00864253">
        <w:t>[13]</w:t>
      </w:r>
      <w:r w:rsidR="00744E14">
        <w:fldChar w:fldCharType="end"/>
      </w:r>
      <w:r>
        <w:t>,</w:t>
      </w:r>
      <w:r w:rsidR="00744E14">
        <w:t xml:space="preserve"> el 93% dels hospitals tenen un motor d’interoperabilitat </w:t>
      </w:r>
      <w:r w:rsidR="001E14CF">
        <w:t>integrat.</w:t>
      </w:r>
    </w:p>
    <w:p w14:paraId="605FDAD8" w14:textId="78FD3A9A" w:rsidR="00396E96" w:rsidRPr="00BD7D30" w:rsidRDefault="00396E96" w:rsidP="00396E96">
      <w:pPr>
        <w:pStyle w:val="Ttol3"/>
      </w:pPr>
      <w:bookmarkStart w:id="19" w:name="_Toc64373929"/>
      <w:r w:rsidRPr="00BD7D30">
        <w:t>PROTOCOLS ENTRE EL HIS I EL MOTOR D’INTEROPERABILITAT</w:t>
      </w:r>
      <w:bookmarkEnd w:id="19"/>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BD7D30" w:rsidRDefault="00396E96" w:rsidP="009B7E7F">
      <w:pPr>
        <w:pStyle w:val="Ttol5"/>
      </w:pPr>
      <w:r w:rsidRPr="00BD7D30">
        <w:t>HL7</w:t>
      </w:r>
    </w:p>
    <w:p w14:paraId="3A6D4446" w14:textId="4DD1A25D" w:rsidR="00D1168E" w:rsidRDefault="00D1168E" w:rsidP="00D1168E">
      <w:r w:rsidRPr="00D1168E">
        <w:t>Health Level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864253">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864253" w:rsidRPr="00864253">
        <w:t>[14, p. 2]</w:t>
      </w:r>
      <w:r w:rsidR="00D50DDB">
        <w:fldChar w:fldCharType="end"/>
      </w:r>
      <w:r>
        <w:t>.</w:t>
      </w:r>
    </w:p>
    <w:p w14:paraId="209BCB12" w14:textId="340D0055" w:rsidR="00D1168E" w:rsidRDefault="00D1168E" w:rsidP="00D1168E">
      <w:r>
        <w:t>Aquest protocol té dues versions, la versió 2 i la versió 3. La principal diferencia que tenen aquestes versions és que la més nova, la versió 3</w:t>
      </w:r>
      <w:r w:rsidR="00533D7D">
        <w:t>, genera un missatge més fàcil de llegir, gràcies a la implementació del HL7 RIM (Reference Information Model). Per tant com es pot veure en les següents imatges, es pot veure que és molt més clar llegir un missatge de la versió 3, que de la versió 2.</w:t>
      </w:r>
    </w:p>
    <w:p w14:paraId="71D2887B" w14:textId="5E1AE656"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864253">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864253" w:rsidRPr="00864253">
        <w:t>[15]</w:t>
      </w:r>
      <w:r w:rsidR="00D50DDB">
        <w:fldChar w:fldCharType="end"/>
      </w:r>
      <w:r>
        <w:t>.</w:t>
      </w:r>
    </w:p>
    <w:p w14:paraId="1CDB86A3" w14:textId="77777777" w:rsidR="00D1168E" w:rsidRDefault="00D1168E" w:rsidP="00D1168E">
      <w:pPr>
        <w:keepNext/>
        <w:jc w:val="center"/>
      </w:pPr>
      <w:r>
        <w:rPr>
          <w:noProof/>
        </w:rPr>
        <w:lastRenderedPageBreak/>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2CEBFA15" w:rsidR="00D1168E" w:rsidRDefault="00D1168E" w:rsidP="00D1168E">
      <w:pPr>
        <w:pStyle w:val="Llegenda"/>
      </w:pPr>
      <w:bookmarkStart w:id="20" w:name="_Toc64015176"/>
      <w:r w:rsidRPr="00D1168E">
        <w:t>Figura</w:t>
      </w:r>
      <w:r>
        <w:t xml:space="preserve">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2</w:t>
      </w:r>
      <w:r w:rsidR="009B7E7F">
        <w:fldChar w:fldCharType="end"/>
      </w:r>
      <w:r>
        <w:t xml:space="preserve">: Exemple de missatge de HL7 v2 </w:t>
      </w:r>
      <w:r>
        <w:fldChar w:fldCharType="begin"/>
      </w:r>
      <w:r w:rsidR="00864253">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864253" w:rsidRPr="00864253">
        <w:t>[16, p. 7]</w:t>
      </w:r>
      <w:r>
        <w:fldChar w:fldCharType="end"/>
      </w:r>
      <w:r>
        <w:t>.</w:t>
      </w:r>
      <w:bookmarkEnd w:id="20"/>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3AA2E4B1" w:rsidR="00533D7D" w:rsidRPr="00533D7D" w:rsidRDefault="00533D7D" w:rsidP="00533D7D">
      <w:pPr>
        <w:pStyle w:val="Llegenda"/>
      </w:pPr>
      <w:bookmarkStart w:id="21" w:name="_Toc64015177"/>
      <w:r>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3</w:t>
      </w:r>
      <w:r w:rsidR="009B7E7F">
        <w:fldChar w:fldCharType="end"/>
      </w:r>
      <w:r>
        <w:t>: Exemple del missatge de HL7 v3</w:t>
      </w:r>
      <w:bookmarkEnd w:id="21"/>
    </w:p>
    <w:p w14:paraId="48C33AF9" w14:textId="03BFB077" w:rsidR="00396E96" w:rsidRPr="00BD7D30" w:rsidRDefault="00396E96" w:rsidP="009B7E7F">
      <w:pPr>
        <w:pStyle w:val="Ttol5"/>
      </w:pPr>
      <w:r w:rsidRPr="00BD7D30">
        <w:t>DICOM</w:t>
      </w:r>
    </w:p>
    <w:p w14:paraId="3292F8ED" w14:textId="77777777" w:rsidR="00430EBE" w:rsidRDefault="00D50DDB" w:rsidP="00D50DDB">
      <w:r w:rsidRPr="00D50DDB">
        <w:t>L’estàndard Digital Imaging and Communications in Medicine</w:t>
      </w:r>
      <w:r>
        <w:t xml:space="preserve"> (DICOM) és el que gestiona l’intercanvi d’imatges que genera el HIS. Com pot ser una radiografia, una ressonància magnètica, etc. </w:t>
      </w:r>
    </w:p>
    <w:p w14:paraId="6BE177A8" w14:textId="7F418A6E" w:rsidR="00D50DDB" w:rsidRDefault="00D50DDB" w:rsidP="00D50DDB">
      <w:r>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lastRenderedPageBreak/>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3B00F5C9" w:rsidR="009B7E7F" w:rsidRPr="00D50DDB" w:rsidRDefault="009B7E7F" w:rsidP="009B7E7F">
      <w:pPr>
        <w:pStyle w:val="Llegenda"/>
      </w:pPr>
      <w:bookmarkStart w:id="22" w:name="_Toc64015178"/>
      <w:r>
        <w:t xml:space="preserve">Figura </w:t>
      </w:r>
      <w:r>
        <w:fldChar w:fldCharType="begin"/>
      </w:r>
      <w:r>
        <w:instrText xml:space="preserve"> STYLEREF 1 \s </w:instrText>
      </w:r>
      <w:r>
        <w:fldChar w:fldCharType="separate"/>
      </w:r>
      <w:r w:rsidR="002931D2">
        <w:rPr>
          <w:noProof/>
        </w:rPr>
        <w:t>2</w:t>
      </w:r>
      <w:r>
        <w:fldChar w:fldCharType="end"/>
      </w:r>
      <w:r>
        <w:t>.</w:t>
      </w:r>
      <w:r>
        <w:fldChar w:fldCharType="begin"/>
      </w:r>
      <w:r>
        <w:instrText xml:space="preserve"> SEQ Figura \* ARABIC \s 1 </w:instrText>
      </w:r>
      <w:r>
        <w:fldChar w:fldCharType="separate"/>
      </w:r>
      <w:r w:rsidR="002931D2">
        <w:rPr>
          <w:noProof/>
        </w:rPr>
        <w:t>4</w:t>
      </w:r>
      <w:r>
        <w:fldChar w:fldCharType="end"/>
      </w:r>
      <w:r>
        <w:t xml:space="preserve">: Exemple d’una imatge generada pel protocol DICOM </w:t>
      </w:r>
      <w:r>
        <w:fldChar w:fldCharType="begin"/>
      </w:r>
      <w:r w:rsidR="00864253">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00864253" w:rsidRPr="00864253">
        <w:t>[17]</w:t>
      </w:r>
      <w:r>
        <w:fldChar w:fldCharType="end"/>
      </w:r>
      <w:r>
        <w:t>.</w:t>
      </w:r>
      <w:bookmarkEnd w:id="22"/>
    </w:p>
    <w:p w14:paraId="167AEFBA" w14:textId="69E39CDC" w:rsidR="00D7771E" w:rsidRPr="00BD7D30" w:rsidRDefault="00396E96" w:rsidP="009B7E7F">
      <w:pPr>
        <w:pStyle w:val="Ttol5"/>
      </w:pPr>
      <w:r w:rsidRPr="00BD7D30">
        <w:t>ISO/IEEE 11073</w:t>
      </w:r>
    </w:p>
    <w:p w14:paraId="5C0583C1" w14:textId="5B3F577E"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w:t>
      </w:r>
      <w:r w:rsidR="007C648E">
        <w:t>al 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BD7D30" w:rsidRDefault="00C32AE4" w:rsidP="00EC1059">
      <w:pPr>
        <w:pStyle w:val="Ttol1"/>
      </w:pPr>
      <w:bookmarkStart w:id="23" w:name="_OBJECTIUS_I_ABAST"/>
      <w:bookmarkStart w:id="24" w:name="_Toc55765597"/>
      <w:bookmarkStart w:id="25" w:name="_Toc64373930"/>
      <w:bookmarkEnd w:id="23"/>
      <w:r w:rsidRPr="00BD7D30">
        <w:lastRenderedPageBreak/>
        <w:t>OBJECTIUS I ABAST</w:t>
      </w:r>
      <w:bookmarkStart w:id="26" w:name="_Hlk55577411"/>
      <w:bookmarkEnd w:id="24"/>
      <w:bookmarkEnd w:id="25"/>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BD7D30" w:rsidRDefault="00EC1059" w:rsidP="00EC1059">
      <w:pPr>
        <w:pStyle w:val="Ttol2"/>
      </w:pPr>
      <w:bookmarkStart w:id="27" w:name="_Toc64373931"/>
      <w:r w:rsidRPr="00BD7D30">
        <w:t>OBJECTIUS DEL CLIENT</w:t>
      </w:r>
      <w:bookmarkEnd w:id="27"/>
    </w:p>
    <w:bookmarkEnd w:id="26"/>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C254776" w:rsidR="00D0199D" w:rsidRDefault="00580DA5" w:rsidP="00580DA5">
      <w:pPr>
        <w:pStyle w:val="Pargrafdellista"/>
        <w:numPr>
          <w:ilvl w:val="0"/>
          <w:numId w:val="33"/>
        </w:numPr>
      </w:pPr>
      <w:r>
        <w:t>Rebre notificacions quan s’ha superat el llindar del valor establert en l’alerta.</w:t>
      </w:r>
    </w:p>
    <w:p w14:paraId="7D33453E" w14:textId="7262F7BA" w:rsidR="00752FC4" w:rsidRPr="0007329F" w:rsidRDefault="00752FC4" w:rsidP="00580DA5">
      <w:pPr>
        <w:pStyle w:val="Pargrafdellista"/>
        <w:numPr>
          <w:ilvl w:val="0"/>
          <w:numId w:val="33"/>
        </w:numPr>
      </w:pPr>
      <w:r>
        <w:t xml:space="preserve">Integrar l’aplicació a l’hospital sense </w:t>
      </w:r>
      <w:r w:rsidR="00150BEF">
        <w:t>que suposi una dificultat</w:t>
      </w:r>
      <w:r w:rsidR="00395ED2">
        <w:t xml:space="preserve"> extra pel client</w:t>
      </w:r>
      <w:r w:rsidR="00150BEF">
        <w:t>.</w:t>
      </w:r>
    </w:p>
    <w:p w14:paraId="4249B625" w14:textId="55349ED0" w:rsidR="005F51B0" w:rsidRPr="00BD7D30" w:rsidRDefault="00EC1059" w:rsidP="005F51B0">
      <w:pPr>
        <w:pStyle w:val="Ttol2"/>
      </w:pPr>
      <w:bookmarkStart w:id="28" w:name="_Toc64373932"/>
      <w:r w:rsidRPr="00BD7D30">
        <w:t>OBJECTIUS DEL PRODUCTE</w:t>
      </w:r>
      <w:bookmarkEnd w:id="28"/>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32DD214F" w14:textId="159BACFB" w:rsidR="00702682" w:rsidRPr="0007329F" w:rsidRDefault="00702682" w:rsidP="00177973">
      <w:pPr>
        <w:pStyle w:val="Pargrafdellista"/>
        <w:numPr>
          <w:ilvl w:val="0"/>
          <w:numId w:val="39"/>
        </w:numPr>
      </w:pPr>
      <w:r w:rsidRPr="0007329F">
        <w:t>Poder personalitzar els valors perquè soni l’alerta.</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BD7D30" w:rsidRDefault="00EC1059" w:rsidP="00EC1059">
      <w:pPr>
        <w:pStyle w:val="Ttol2"/>
      </w:pPr>
      <w:bookmarkStart w:id="29" w:name="_Toc64373933"/>
      <w:r w:rsidRPr="00BD7D30">
        <w:t>PÚBLIC POTENCIAL</w:t>
      </w:r>
      <w:bookmarkEnd w:id="29"/>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BD7D30" w:rsidRDefault="00DD4567" w:rsidP="00DD4567">
      <w:pPr>
        <w:pStyle w:val="Ttol2"/>
      </w:pPr>
      <w:bookmarkStart w:id="30" w:name="_Toc64373934"/>
      <w:r w:rsidRPr="00BD7D30">
        <w:t>ABAST</w:t>
      </w:r>
      <w:bookmarkEnd w:id="30"/>
    </w:p>
    <w:p w14:paraId="5B3B8915" w14:textId="7DB9F673"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fer </w:t>
      </w:r>
      <w:r w:rsidR="00752FC4">
        <w:t>p</w:t>
      </w:r>
      <w:r w:rsidR="00752FC4" w:rsidRPr="00752FC4">
        <w:t>er ser utilitzat exclusivament a l’</w:t>
      </w:r>
      <w:r w:rsidR="00910E23" w:rsidRPr="0007329F">
        <w:t xml:space="preserve">Hospital de Mataró i comunicant-se exclusivament amb el motor d’interoperabilitat IRIS. </w:t>
      </w:r>
    </w:p>
    <w:p w14:paraId="065CAB45" w14:textId="280C5B69"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BD7D30" w:rsidRDefault="00C32AE4" w:rsidP="00EC1059">
      <w:pPr>
        <w:pStyle w:val="Ttol1"/>
      </w:pPr>
      <w:bookmarkStart w:id="31" w:name="_METODOLOGIA"/>
      <w:bookmarkStart w:id="32" w:name="_Toc55765598"/>
      <w:bookmarkStart w:id="33" w:name="_Toc64373935"/>
      <w:bookmarkEnd w:id="31"/>
      <w:r w:rsidRPr="00BD7D30">
        <w:lastRenderedPageBreak/>
        <w:t>METODOLOGIA</w:t>
      </w:r>
      <w:bookmarkEnd w:id="32"/>
      <w:bookmarkEnd w:id="33"/>
    </w:p>
    <w:p w14:paraId="3408037B" w14:textId="4714AF4A" w:rsidR="00F70BBD" w:rsidRPr="0007329F" w:rsidRDefault="00F70BBD" w:rsidP="00F70BBD">
      <w:r w:rsidRPr="0007329F">
        <w:t>Aquest TFG tindrà un procés cíclic en la part del producte. Com es pot saber utilitzar una metodologia scrum sent només un desenvolupador pot ser difícil</w:t>
      </w:r>
      <w:r w:rsidR="00EE1B4D" w:rsidRPr="0007329F">
        <w:t xml:space="preserve">, per tant </w:t>
      </w:r>
      <w:r w:rsidRPr="0007329F">
        <w:t>s’usarà una petita variant. El principal objectiu d’aquesta metodologia és que en cada sprin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3C8324A1" w:rsidR="004F3BB6" w:rsidRPr="0007329F" w:rsidRDefault="004F3BB6" w:rsidP="00F70BBD">
      <w:r w:rsidRPr="0007329F">
        <w:t>En el control de versions que s’utilitzarà, hi haurà tres branques per defecte, mas</w:t>
      </w:r>
      <w:r w:rsidR="00125E09" w:rsidRPr="0007329F">
        <w:t>t</w:t>
      </w:r>
      <w:r w:rsidRPr="0007329F">
        <w:t>er, develop i  documentation. A part quan s’hagi d’afegir una funció al producte, es crearà una branca amb les sigles de la fita que li correspongui i el seu nom. Per exemple cs_login,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5F3AC0F6"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w:t>
      </w:r>
      <w:r w:rsidR="00692F29">
        <w:t xml:space="preserve"> </w:t>
      </w:r>
      <w:r w:rsidR="00F67519" w:rsidRPr="0007329F">
        <w:t>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BD7D30" w:rsidRDefault="00C32AE4" w:rsidP="00EC1059">
      <w:pPr>
        <w:pStyle w:val="Ttol1"/>
      </w:pPr>
      <w:bookmarkStart w:id="34" w:name="_DEFINICIÓ_DE_REQUERIMENTS"/>
      <w:bookmarkStart w:id="35" w:name="_Toc55765599"/>
      <w:bookmarkStart w:id="36" w:name="_Toc64373936"/>
      <w:bookmarkEnd w:id="34"/>
      <w:r w:rsidRPr="00BD7D30">
        <w:lastRenderedPageBreak/>
        <w:t>DEFINICIÓ DE REQUERIMENTS FUNCIONALS I TECNOLÒGICS</w:t>
      </w:r>
      <w:bookmarkEnd w:id="35"/>
      <w:bookmarkEnd w:id="36"/>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BD7D30" w:rsidRDefault="00263F91" w:rsidP="00263F91">
      <w:pPr>
        <w:pStyle w:val="Ttol2"/>
      </w:pPr>
      <w:bookmarkStart w:id="37" w:name="_Toc64373937"/>
      <w:bookmarkStart w:id="38" w:name="_Hlk63333031"/>
      <w:bookmarkStart w:id="39" w:name="_Hlk55578241"/>
      <w:r w:rsidRPr="00BD7D30">
        <w:t>REQUERIMENTS FUNCIONALS DEL SERVIDOR WEB</w:t>
      </w:r>
      <w:bookmarkEnd w:id="37"/>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292863E8" w:rsidR="00263F91" w:rsidRPr="0007329F"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1C4F9DFE" w14:textId="3648DAAB"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o servidor</w:t>
      </w:r>
      <w:r w:rsidR="00B33A2C" w:rsidRPr="0007329F">
        <w:rPr>
          <w:b/>
          <w:bCs/>
        </w:rPr>
        <w:t>.</w:t>
      </w:r>
    </w:p>
    <w:p w14:paraId="541E7637" w14:textId="5C46ACE7" w:rsidR="00263F91" w:rsidRPr="0007329F"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618527E0" w14:textId="61FFDA9F"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usuaris.</w:t>
      </w:r>
    </w:p>
    <w:p w14:paraId="265A2315" w14:textId="16A7056C"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usuaris </w:t>
      </w:r>
      <w:r w:rsidRPr="0007329F">
        <w:rPr>
          <w:b/>
          <w:bCs/>
        </w:rPr>
        <w:t>amb</w:t>
      </w:r>
      <w:r w:rsidR="00263F91" w:rsidRPr="0007329F">
        <w:rPr>
          <w:b/>
          <w:bCs/>
        </w:rPr>
        <w:t xml:space="preserve"> un rol inferior a ells.</w:t>
      </w:r>
    </w:p>
    <w:p w14:paraId="4CF4AC5C" w14:textId="5B2E721A"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alertes.</w:t>
      </w:r>
    </w:p>
    <w:p w14:paraId="1DFF8B7E" w14:textId="4FE2B948" w:rsidR="00263F91" w:rsidRPr="0007329F" w:rsidRDefault="00801238" w:rsidP="00263F91">
      <w:pPr>
        <w:pStyle w:val="Pargrafdellista"/>
        <w:numPr>
          <w:ilvl w:val="0"/>
          <w:numId w:val="34"/>
        </w:numPr>
        <w:rPr>
          <w:b/>
          <w:bCs/>
        </w:rPr>
      </w:pPr>
      <w:r w:rsidRPr="0007329F">
        <w:rPr>
          <w:b/>
          <w:bCs/>
        </w:rPr>
        <w:t>C</w:t>
      </w:r>
      <w:r w:rsidR="00263F91" w:rsidRPr="0007329F">
        <w:rPr>
          <w:b/>
          <w:bCs/>
        </w:rPr>
        <w:t>rear noves institucions mèdiques.</w:t>
      </w:r>
    </w:p>
    <w:p w14:paraId="24066BC1" w14:textId="003B69D0" w:rsidR="00263F91" w:rsidRPr="0007329F"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2148057C" w14:textId="50C5D555"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 d’alertes i d’institucions mèdiques</w:t>
      </w:r>
      <w:r w:rsidR="006C5953" w:rsidRPr="0007329F">
        <w:rPr>
          <w:b/>
          <w:bCs/>
        </w:rPr>
        <w:t>.</w:t>
      </w:r>
    </w:p>
    <w:p w14:paraId="63072DC0" w14:textId="6251BCF5" w:rsidR="006C5953" w:rsidRPr="0007329F" w:rsidRDefault="00801238" w:rsidP="006C5953">
      <w:pPr>
        <w:pStyle w:val="Pargrafdellista"/>
        <w:numPr>
          <w:ilvl w:val="0"/>
          <w:numId w:val="34"/>
        </w:numPr>
        <w:rPr>
          <w:b/>
          <w:bCs/>
        </w:rPr>
      </w:pPr>
      <w:r w:rsidRPr="0007329F">
        <w:rPr>
          <w:b/>
          <w:bCs/>
        </w:rPr>
        <w:t xml:space="preserve">Poder </w:t>
      </w:r>
      <w:r w:rsidR="00150BEF">
        <w:rPr>
          <w:b/>
          <w:bCs/>
        </w:rPr>
        <w:t>f</w:t>
      </w:r>
      <w:r w:rsidR="006C5953" w:rsidRPr="0007329F">
        <w:rPr>
          <w:b/>
          <w:bCs/>
        </w:rPr>
        <w:t xml:space="preserve">iltrar la llista </w:t>
      </w:r>
      <w:r w:rsidRPr="0007329F">
        <w:rPr>
          <w:b/>
          <w:bCs/>
        </w:rPr>
        <w:t>d’usuaris, d’alertes i d’institucions mèdiques</w:t>
      </w:r>
      <w:r w:rsidR="006C5953" w:rsidRPr="0007329F">
        <w:rPr>
          <w:b/>
          <w:bCs/>
        </w:rPr>
        <w:t>.</w:t>
      </w:r>
    </w:p>
    <w:p w14:paraId="218909C1" w14:textId="2C005A41"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llista d’usuaris, 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BD7D30" w:rsidRDefault="00263F91" w:rsidP="00263F91">
      <w:pPr>
        <w:pStyle w:val="Ttol2"/>
      </w:pPr>
      <w:bookmarkStart w:id="40" w:name="_Toc64373938"/>
      <w:r w:rsidRPr="00BD7D30">
        <w:t>REQUERIMENTS FUNCIONALS DE L’APLICACIÓ</w:t>
      </w:r>
      <w:bookmarkEnd w:id="40"/>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286DC952" w14:textId="1199BCCE" w:rsidR="002B24BA" w:rsidRPr="0007329F" w:rsidRDefault="00801238" w:rsidP="002B24BA">
      <w:pPr>
        <w:pStyle w:val="Pargrafdellista"/>
        <w:numPr>
          <w:ilvl w:val="0"/>
          <w:numId w:val="38"/>
        </w:numPr>
        <w:rPr>
          <w:b/>
          <w:bCs/>
        </w:rPr>
      </w:pPr>
      <w:r w:rsidRPr="0007329F">
        <w:rPr>
          <w:b/>
          <w:bCs/>
        </w:rPr>
        <w:t>Assignar</w:t>
      </w:r>
      <w:r w:rsidR="002B24BA" w:rsidRPr="0007329F">
        <w:rPr>
          <w:b/>
          <w:bCs/>
        </w:rPr>
        <w:t xml:space="preserve"> un valor lleu perquè soni l’alerta.</w:t>
      </w:r>
    </w:p>
    <w:p w14:paraId="24C461EF" w14:textId="44E0DEE3" w:rsidR="002B24BA" w:rsidRPr="0007329F" w:rsidRDefault="00801238" w:rsidP="002B24BA">
      <w:pPr>
        <w:pStyle w:val="Pargrafdellista"/>
        <w:numPr>
          <w:ilvl w:val="0"/>
          <w:numId w:val="38"/>
        </w:numPr>
        <w:rPr>
          <w:b/>
          <w:bCs/>
        </w:rPr>
      </w:pPr>
      <w:r w:rsidRPr="0007329F">
        <w:rPr>
          <w:b/>
          <w:bCs/>
        </w:rPr>
        <w:t>A</w:t>
      </w:r>
      <w:r w:rsidR="002B24BA" w:rsidRPr="0007329F">
        <w:rPr>
          <w:b/>
          <w:bCs/>
        </w:rPr>
        <w:t>ssignar un valor greu</w:t>
      </w:r>
      <w:r w:rsidR="00692F29">
        <w:rPr>
          <w:b/>
          <w:bCs/>
        </w:rPr>
        <w:t xml:space="preserve"> </w:t>
      </w:r>
      <w:r w:rsidR="002B24BA" w:rsidRPr="0007329F">
        <w:rPr>
          <w:b/>
          <w:bCs/>
        </w:rPr>
        <w:t>perquè soni l’alerta.</w:t>
      </w:r>
    </w:p>
    <w:p w14:paraId="481123DC" w14:textId="0E02D9DD" w:rsidR="002B24BA" w:rsidRPr="0007329F" w:rsidRDefault="00801238" w:rsidP="002B24BA">
      <w:pPr>
        <w:pStyle w:val="Pargrafdellista"/>
        <w:numPr>
          <w:ilvl w:val="0"/>
          <w:numId w:val="38"/>
        </w:numPr>
        <w:rPr>
          <w:b/>
          <w:bCs/>
        </w:rPr>
      </w:pPr>
      <w:r w:rsidRPr="0007329F">
        <w:rPr>
          <w:b/>
          <w:bCs/>
        </w:rPr>
        <w:t>D</w:t>
      </w:r>
      <w:r w:rsidR="002B24BA" w:rsidRPr="0007329F">
        <w:rPr>
          <w:b/>
          <w:bCs/>
        </w:rPr>
        <w:t>ecidir si sona l’alerta quan el valor ha superat el valor lleu o greu.</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4150BD80" w:rsidR="00263F91" w:rsidRPr="0007329F" w:rsidRDefault="00801238" w:rsidP="002B24BA">
      <w:pPr>
        <w:pStyle w:val="Pargrafdellista"/>
        <w:numPr>
          <w:ilvl w:val="0"/>
          <w:numId w:val="38"/>
        </w:numPr>
        <w:rPr>
          <w:b/>
          <w:bCs/>
        </w:rPr>
      </w:pPr>
      <w:r w:rsidRPr="0007329F">
        <w:rPr>
          <w:b/>
          <w:bCs/>
        </w:rPr>
        <w:lastRenderedPageBreak/>
        <w:t>Poder</w:t>
      </w:r>
      <w:r w:rsidR="002B24BA" w:rsidRPr="0007329F">
        <w:rPr>
          <w:b/>
          <w:bCs/>
        </w:rPr>
        <w:t xml:space="preserve"> demanar l’eliminació de</w:t>
      </w:r>
      <w:r w:rsidR="004F3BB6" w:rsidRPr="0007329F">
        <w:rPr>
          <w:b/>
          <w:bCs/>
        </w:rPr>
        <w:t xml:space="preserve"> l’usuari</w:t>
      </w:r>
      <w:r w:rsidR="002B24BA" w:rsidRPr="0007329F">
        <w:rPr>
          <w:b/>
          <w:bCs/>
        </w:rPr>
        <w:t>.</w:t>
      </w:r>
    </w:p>
    <w:p w14:paraId="3C41D91F" w14:textId="76812BBA" w:rsidR="004A440B" w:rsidRPr="0007329F" w:rsidRDefault="004A440B" w:rsidP="004A440B">
      <w:r w:rsidRPr="0007329F">
        <w:t>Per provar que tots aquests requeriments funcionin, farà falta un dispositiu mòbil amb accés a internet. El sistema operatiu ha de ser Android o iOS.</w:t>
      </w:r>
    </w:p>
    <w:p w14:paraId="6515A752" w14:textId="2BBDE80B" w:rsidR="00801238" w:rsidRPr="00BD7D30" w:rsidRDefault="00801238" w:rsidP="00801238">
      <w:pPr>
        <w:pStyle w:val="Ttol2"/>
      </w:pPr>
      <w:bookmarkStart w:id="41" w:name="_Toc64373939"/>
      <w:r w:rsidRPr="00BD7D30">
        <w:t xml:space="preserve">REQUERIMENTS </w:t>
      </w:r>
      <w:r w:rsidR="00692F29" w:rsidRPr="00BD7D30">
        <w:t>TECNOLÒGICS</w:t>
      </w:r>
      <w:bookmarkEnd w:id="41"/>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8"/>
      <w:r w:rsidR="004A440B" w:rsidRPr="0007329F">
        <w:t>Aquest dispositiu hauria de disposar de bona autonomia i connexió a internet.</w:t>
      </w:r>
    </w:p>
    <w:p w14:paraId="1E2E0BE0" w14:textId="74CAFF02"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DEFEB32" w14:textId="1CF7B858" w:rsidR="007C0E03" w:rsidRPr="00BD7D30" w:rsidRDefault="00C32AE4" w:rsidP="00EC1059">
      <w:pPr>
        <w:pStyle w:val="Ttol1"/>
      </w:pPr>
      <w:bookmarkStart w:id="42" w:name="_ESTUDI_DE_LA"/>
      <w:bookmarkStart w:id="43" w:name="_Toc55765600"/>
      <w:bookmarkStart w:id="44" w:name="_Toc64373940"/>
      <w:bookmarkEnd w:id="42"/>
      <w:r w:rsidRPr="00BD7D30">
        <w:lastRenderedPageBreak/>
        <w:t>ESTUDI DE LA VIABILITAT DEL PROJECTE</w:t>
      </w:r>
      <w:bookmarkEnd w:id="43"/>
      <w:bookmarkEnd w:id="44"/>
    </w:p>
    <w:p w14:paraId="3A907901" w14:textId="78F460C0" w:rsidR="000652A4" w:rsidRPr="00BD7D30" w:rsidRDefault="00EC1059" w:rsidP="00EC1059">
      <w:pPr>
        <w:pStyle w:val="Ttol2"/>
        <w:numPr>
          <w:ilvl w:val="1"/>
          <w:numId w:val="29"/>
        </w:numPr>
      </w:pPr>
      <w:bookmarkStart w:id="45" w:name="_Toc55765601"/>
      <w:bookmarkStart w:id="46" w:name="_Toc64373941"/>
      <w:bookmarkEnd w:id="39"/>
      <w:r w:rsidRPr="00BD7D30">
        <w:t>PLANIFICACIÓ INICIAL</w:t>
      </w:r>
      <w:bookmarkEnd w:id="45"/>
      <w:bookmarkEnd w:id="46"/>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pPr>
        <w:pStyle w:val="Llegenda"/>
      </w:pPr>
      <w:bookmarkStart w:id="47" w:name="_Toc64015179"/>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1</w:t>
      </w:r>
      <w:r w:rsidR="00C958AF">
        <w:fldChar w:fldCharType="end"/>
      </w:r>
      <w:r w:rsidRPr="0007329F">
        <w:t>: Tasques de la documentació</w:t>
      </w:r>
      <w:bookmarkEnd w:id="47"/>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r w:rsidRPr="0007329F">
              <w:t>Backend</w:t>
            </w:r>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Frontend</w:t>
            </w:r>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Frontend</w:t>
            </w:r>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495B62">
      <w:pPr>
        <w:pStyle w:val="Llegenda"/>
      </w:pPr>
      <w:bookmarkStart w:id="48" w:name="_Toc64015180"/>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2</w:t>
      </w:r>
      <w:r w:rsidR="00C958AF">
        <w:fldChar w:fldCharType="end"/>
      </w:r>
      <w:r w:rsidRPr="0007329F">
        <w:t>: Tasques del producte</w:t>
      </w:r>
      <w:bookmarkEnd w:id="48"/>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lastRenderedPageBreak/>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lastRenderedPageBreak/>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C958AF">
      <w:pPr>
        <w:pStyle w:val="Llegenda"/>
      </w:pPr>
      <w:bookmarkStart w:id="49" w:name="_Toc64015181"/>
      <w:r>
        <w:t xml:space="preserve">Taula </w:t>
      </w:r>
      <w:r>
        <w:fldChar w:fldCharType="begin"/>
      </w:r>
      <w:r>
        <w:instrText xml:space="preserve"> STYLEREF 1 \s </w:instrText>
      </w:r>
      <w:r>
        <w:fldChar w:fldCharType="separate"/>
      </w:r>
      <w:r w:rsidR="002931D2">
        <w:rPr>
          <w:noProof/>
        </w:rPr>
        <w:t>6</w:t>
      </w:r>
      <w:r>
        <w:fldChar w:fldCharType="end"/>
      </w:r>
      <w:r>
        <w:t>.</w:t>
      </w:r>
      <w:r>
        <w:fldChar w:fldCharType="begin"/>
      </w:r>
      <w:r>
        <w:instrText xml:space="preserve"> SEQ Taula \* ARABIC \s 1 </w:instrText>
      </w:r>
      <w:r>
        <w:fldChar w:fldCharType="separate"/>
      </w:r>
      <w:r w:rsidR="002931D2">
        <w:rPr>
          <w:noProof/>
        </w:rPr>
        <w:t>3</w:t>
      </w:r>
      <w:r>
        <w:fldChar w:fldCharType="end"/>
      </w:r>
      <w:r>
        <w:t>:</w:t>
      </w:r>
      <w:r w:rsidRPr="00C958AF">
        <w:t xml:space="preserve"> </w:t>
      </w:r>
      <w:r w:rsidRPr="0007329F">
        <w:t>Cronograma del TFG</w:t>
      </w:r>
      <w:bookmarkEnd w:id="49"/>
    </w:p>
    <w:p w14:paraId="2BC7AB19" w14:textId="6777DDBA" w:rsidR="000652A4" w:rsidRPr="00BD7D30" w:rsidRDefault="00EC1059" w:rsidP="00EC1059">
      <w:pPr>
        <w:pStyle w:val="Ttol2"/>
        <w:numPr>
          <w:ilvl w:val="1"/>
          <w:numId w:val="29"/>
        </w:numPr>
      </w:pPr>
      <w:bookmarkStart w:id="50" w:name="_Toc55765602"/>
      <w:bookmarkStart w:id="51" w:name="_Toc64373942"/>
      <w:r w:rsidRPr="00BD7D30">
        <w:t>PRESSUPOST</w:t>
      </w:r>
      <w:bookmarkEnd w:id="50"/>
      <w:bookmarkEnd w:id="51"/>
    </w:p>
    <w:p w14:paraId="19BB2710" w14:textId="1AEE806F" w:rsidR="00C958A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p w14:paraId="4AC1D700" w14:textId="77777777" w:rsidR="00C958AF" w:rsidRDefault="00C958AF" w:rsidP="00A60F2C"/>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045D88" w:rsidRPr="0007329F" w14:paraId="64B5CC57" w14:textId="77777777" w:rsidTr="00C958AF">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C958AF" w:rsidRPr="0007329F" w14:paraId="1019FB28" w14:textId="77777777" w:rsidTr="00C958AF">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C958AF" w:rsidRPr="0007329F" w14:paraId="0342A1D8"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46049A31" w14:textId="640E69F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234FF2B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C958AF" w:rsidRPr="0007329F" w14:paraId="228017EB"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4330AB60"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4BDBF79" w14:textId="18049F8C"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2C2BB1C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C958AF" w:rsidRPr="0007329F" w14:paraId="28F04DD9"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2B359F6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phone</w:t>
            </w:r>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055A2AA1" w14:textId="0469893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45A37E29"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C958AF" w:rsidRPr="0007329F" w14:paraId="4C5ECE49" w14:textId="77777777" w:rsidTr="00C958AF">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43B55109" w14:textId="5FC2B8A8"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0880860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C958AF" w:rsidRPr="0007329F" w14:paraId="3C2FDDAF"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27A4FAD4" w14:textId="4C32FA8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098D303F"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C958AF" w:rsidRPr="0007329F" w14:paraId="1CBE6425"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492E07F3" w14:textId="5AC192F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1D816F0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C958AF" w:rsidRPr="0007329F" w14:paraId="7B2D0DE1" w14:textId="77777777" w:rsidTr="00C958AF">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164B6656" w14:textId="4F2FCE9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C958AF" w:rsidRPr="0007329F" w14:paraId="63A61297"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6C2BF188" w14:textId="781668C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646BFAC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C958AF" w:rsidRPr="0007329F" w14:paraId="3BC63F61"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70ACF8CA" w14:textId="0EBE6AE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C958AF" w:rsidRPr="0007329F" w14:paraId="16A2FA76"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C8F7DF8" w14:textId="3A187DE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28F04AF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C958AF" w:rsidRPr="0007329F" w14:paraId="680E21B8"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5F54E5C7" w14:textId="58A3F504"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2579AC92"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C958AF" w:rsidRPr="0007329F" w14:paraId="316883A5"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7F7745E0" w14:textId="24FB8753"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47DE1CA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C958AF" w:rsidRPr="0007329F" w14:paraId="4C246EA6" w14:textId="77777777" w:rsidTr="00C958AF">
        <w:trPr>
          <w:trHeight w:val="126"/>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3C51C3AA" w14:textId="6083521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2EFE14A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045D88" w:rsidRPr="0007329F" w14:paraId="0AEE502D" w14:textId="77777777" w:rsidTr="00C958AF">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4D1E2A25"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0EA58405" w14:textId="4966A832" w:rsidR="00031191" w:rsidRPr="0007329F" w:rsidRDefault="00762B9A" w:rsidP="00762B9A">
      <w:pPr>
        <w:pStyle w:val="Llegenda"/>
      </w:pPr>
      <w:bookmarkStart w:id="52" w:name="_Toc64015182"/>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4</w:t>
      </w:r>
      <w:r w:rsidR="00C958AF">
        <w:fldChar w:fldCharType="end"/>
      </w:r>
      <w:r w:rsidRPr="0007329F">
        <w:t>: Pressupost</w:t>
      </w:r>
      <w:bookmarkEnd w:id="52"/>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1246224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percentatge d’ús d’aquest preu </w:t>
      </w:r>
      <w:r w:rsidR="00C958AF">
        <w:t>mitjà</w:t>
      </w:r>
      <w:r w:rsidR="00045D88" w:rsidRPr="0007329F">
        <w:t xml:space="preserve">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BD7D30" w:rsidRDefault="00EC1059" w:rsidP="00EC1059">
      <w:pPr>
        <w:pStyle w:val="Ttol2"/>
        <w:numPr>
          <w:ilvl w:val="1"/>
          <w:numId w:val="29"/>
        </w:numPr>
      </w:pPr>
      <w:bookmarkStart w:id="53" w:name="_Toc55765603"/>
      <w:bookmarkStart w:id="54" w:name="_Toc64373943"/>
      <w:r w:rsidRPr="00BD7D30">
        <w:lastRenderedPageBreak/>
        <w:t>ANÀLISI DE VIABILITAT</w:t>
      </w:r>
      <w:bookmarkEnd w:id="53"/>
      <w:bookmarkEnd w:id="54"/>
    </w:p>
    <w:p w14:paraId="275F90A2" w14:textId="2D0763E2" w:rsidR="000652A4" w:rsidRPr="00BD7D30" w:rsidRDefault="00EC1059" w:rsidP="00A60F2C">
      <w:pPr>
        <w:pStyle w:val="Ttol3"/>
        <w:numPr>
          <w:ilvl w:val="2"/>
          <w:numId w:val="29"/>
        </w:numPr>
      </w:pPr>
      <w:bookmarkStart w:id="55" w:name="_Toc55765604"/>
      <w:bookmarkStart w:id="56" w:name="_Toc64373944"/>
      <w:r w:rsidRPr="00BD7D30">
        <w:t>ANÀLISI DE LA VIABILITAT TÈCNICA</w:t>
      </w:r>
      <w:bookmarkEnd w:id="55"/>
      <w:bookmarkEnd w:id="56"/>
    </w:p>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Hyper-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18F25C18"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React Nati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BD7D30" w:rsidRDefault="00EC1059" w:rsidP="00A60F2C">
      <w:pPr>
        <w:pStyle w:val="Ttol3"/>
        <w:numPr>
          <w:ilvl w:val="2"/>
          <w:numId w:val="29"/>
        </w:numPr>
      </w:pPr>
      <w:bookmarkStart w:id="57" w:name="_Toc55765605"/>
      <w:bookmarkStart w:id="58" w:name="_Toc64373945"/>
      <w:r w:rsidRPr="00BD7D30">
        <w:t>ANÀLISI DE LA VIABILITAT ECONÒMICA</w:t>
      </w:r>
      <w:bookmarkEnd w:id="57"/>
      <w:bookmarkEnd w:id="58"/>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7EFCA148" w:rsidR="00242771" w:rsidRPr="0007329F"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54AF3291" w14:textId="29D6DC6C" w:rsidR="00362DFA" w:rsidRPr="00BD7D30" w:rsidRDefault="00EC1059" w:rsidP="00A60F2C">
      <w:pPr>
        <w:pStyle w:val="Ttol3"/>
        <w:numPr>
          <w:ilvl w:val="2"/>
          <w:numId w:val="29"/>
        </w:numPr>
      </w:pPr>
      <w:bookmarkStart w:id="59" w:name="_Toc55765606"/>
      <w:bookmarkStart w:id="60" w:name="_Toc64373946"/>
      <w:r w:rsidRPr="00BD7D30">
        <w:lastRenderedPageBreak/>
        <w:t>ANÀLISI DE VIABILITAT MEDIAMBIENTAL</w:t>
      </w:r>
      <w:bookmarkEnd w:id="59"/>
      <w:bookmarkEnd w:id="60"/>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51B5DD60" w:rsidR="00505212" w:rsidRPr="0027748E"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13FE314A" w14:textId="4D877D25" w:rsidR="000652A4" w:rsidRPr="00BD7D30" w:rsidRDefault="00EC1059" w:rsidP="00A60F2C">
      <w:pPr>
        <w:pStyle w:val="Ttol3"/>
        <w:numPr>
          <w:ilvl w:val="2"/>
          <w:numId w:val="29"/>
        </w:numPr>
        <w:rPr>
          <w:rFonts w:eastAsia="Times New Roman"/>
        </w:rPr>
      </w:pPr>
      <w:bookmarkStart w:id="61" w:name="_Toc55765607"/>
      <w:bookmarkStart w:id="62" w:name="_Toc64373947"/>
      <w:r w:rsidRPr="00BD7D30">
        <w:rPr>
          <w:rFonts w:eastAsia="Times New Roman"/>
        </w:rPr>
        <w:t>ASPECTES LEGALS</w:t>
      </w:r>
      <w:bookmarkEnd w:id="61"/>
      <w:bookmarkEnd w:id="62"/>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79192B">
          <w:headerReference w:type="default" r:id="rId22"/>
          <w:pgSz w:w="11906" w:h="16838" w:code="9"/>
          <w:pgMar w:top="1701" w:right="1418" w:bottom="1418" w:left="1418" w:header="709" w:footer="709" w:gutter="284"/>
          <w:cols w:space="708"/>
          <w:docGrid w:linePitch="360"/>
        </w:sectPr>
      </w:pPr>
    </w:p>
    <w:p w14:paraId="26A80E02" w14:textId="0CB8ECCC" w:rsidR="009B251B" w:rsidRDefault="00CF2C70" w:rsidP="00CF2C70">
      <w:pPr>
        <w:pStyle w:val="Ttol1"/>
        <w:rPr>
          <w:highlight w:val="red"/>
        </w:rPr>
      </w:pPr>
      <w:bookmarkStart w:id="63" w:name="_Toc64373948"/>
      <w:r w:rsidRPr="00CF2C70">
        <w:rPr>
          <w:highlight w:val="red"/>
        </w:rPr>
        <w:lastRenderedPageBreak/>
        <w:t>DESENVOLUPAMENT</w:t>
      </w:r>
      <w:bookmarkEnd w:id="63"/>
    </w:p>
    <w:p w14:paraId="2D610422" w14:textId="38DFD27E" w:rsidR="00215814" w:rsidRPr="00215814" w:rsidRDefault="00215814" w:rsidP="00215814"/>
    <w:p w14:paraId="7369A39F" w14:textId="496D4C70" w:rsidR="00CF2C70" w:rsidRPr="00215814" w:rsidRDefault="00215814" w:rsidP="00CF2C70">
      <w:pPr>
        <w:pStyle w:val="Ttol2"/>
        <w:rPr>
          <w:highlight w:val="red"/>
        </w:rPr>
      </w:pPr>
      <w:bookmarkStart w:id="64" w:name="_Toc64373949"/>
      <w:r w:rsidRPr="00215814">
        <w:rPr>
          <w:highlight w:val="red"/>
        </w:rPr>
        <w:t>DISSENY</w:t>
      </w:r>
      <w:bookmarkEnd w:id="64"/>
    </w:p>
    <w:p w14:paraId="011A4FC4" w14:textId="3EC02EE1" w:rsidR="00215814" w:rsidRPr="00215814" w:rsidRDefault="00215814" w:rsidP="00215814"/>
    <w:p w14:paraId="725188A4" w14:textId="6972B4F8" w:rsidR="00215814" w:rsidRPr="00215814" w:rsidRDefault="00215814" w:rsidP="00215814">
      <w:pPr>
        <w:pStyle w:val="Ttol3"/>
        <w:rPr>
          <w:highlight w:val="red"/>
        </w:rPr>
      </w:pPr>
      <w:bookmarkStart w:id="65" w:name="_Toc64373950"/>
      <w:r w:rsidRPr="00215814">
        <w:rPr>
          <w:highlight w:val="red"/>
        </w:rPr>
        <w:t>BASES DE DADES</w:t>
      </w:r>
      <w:bookmarkEnd w:id="65"/>
    </w:p>
    <w:p w14:paraId="709572B9" w14:textId="77777777" w:rsidR="00215814" w:rsidRPr="00215814" w:rsidRDefault="00215814" w:rsidP="00215814"/>
    <w:p w14:paraId="2D539646" w14:textId="305F0657" w:rsidR="00215814" w:rsidRPr="00215814" w:rsidRDefault="00215814" w:rsidP="00215814">
      <w:pPr>
        <w:pStyle w:val="Ttol3"/>
        <w:rPr>
          <w:highlight w:val="red"/>
        </w:rPr>
      </w:pPr>
      <w:bookmarkStart w:id="66" w:name="_Toc64373951"/>
      <w:r w:rsidRPr="00215814">
        <w:rPr>
          <w:highlight w:val="red"/>
        </w:rPr>
        <w:t>APLICACIÓ</w:t>
      </w:r>
      <w:bookmarkEnd w:id="66"/>
    </w:p>
    <w:p w14:paraId="4882F712" w14:textId="77777777" w:rsidR="00215814" w:rsidRPr="00215814" w:rsidRDefault="00215814" w:rsidP="00215814"/>
    <w:p w14:paraId="54339AE7" w14:textId="634D419B" w:rsidR="00215814" w:rsidRPr="00215814" w:rsidRDefault="00215814" w:rsidP="00215814">
      <w:pPr>
        <w:pStyle w:val="Ttol4"/>
        <w:rPr>
          <w:highlight w:val="red"/>
        </w:rPr>
      </w:pPr>
      <w:r w:rsidRPr="00215814">
        <w:rPr>
          <w:highlight w:val="red"/>
        </w:rPr>
        <w:t>UML</w:t>
      </w:r>
    </w:p>
    <w:p w14:paraId="25DACFDF" w14:textId="77777777" w:rsidR="00215814" w:rsidRPr="00215814" w:rsidRDefault="00215814" w:rsidP="00215814"/>
    <w:p w14:paraId="13285BD5" w14:textId="56655B74" w:rsidR="00215814" w:rsidRPr="00215814" w:rsidRDefault="00215814" w:rsidP="00215814">
      <w:pPr>
        <w:pStyle w:val="Ttol4"/>
        <w:rPr>
          <w:highlight w:val="red"/>
        </w:rPr>
      </w:pPr>
      <w:r w:rsidRPr="00215814">
        <w:rPr>
          <w:highlight w:val="red"/>
        </w:rPr>
        <w:t>BPMN</w:t>
      </w:r>
    </w:p>
    <w:p w14:paraId="097248E3" w14:textId="77777777" w:rsidR="00215814" w:rsidRPr="00215814" w:rsidRDefault="00215814" w:rsidP="00215814"/>
    <w:p w14:paraId="181939C6" w14:textId="0062D47B" w:rsidR="00215814" w:rsidRPr="00215814" w:rsidRDefault="00215814" w:rsidP="00215814">
      <w:pPr>
        <w:pStyle w:val="Ttol4"/>
        <w:rPr>
          <w:highlight w:val="red"/>
        </w:rPr>
      </w:pPr>
      <w:r w:rsidRPr="00215814">
        <w:rPr>
          <w:highlight w:val="red"/>
        </w:rPr>
        <w:t>UI</w:t>
      </w:r>
    </w:p>
    <w:p w14:paraId="6A7E2602" w14:textId="77777777" w:rsidR="00215814" w:rsidRPr="00215814" w:rsidRDefault="00215814" w:rsidP="00215814"/>
    <w:p w14:paraId="0C6404A7" w14:textId="048504D5" w:rsidR="00215814" w:rsidRPr="00215814" w:rsidRDefault="00215814" w:rsidP="00215814">
      <w:pPr>
        <w:pStyle w:val="Ttol3"/>
        <w:rPr>
          <w:highlight w:val="red"/>
        </w:rPr>
      </w:pPr>
      <w:bookmarkStart w:id="67" w:name="_Toc64373952"/>
      <w:r w:rsidRPr="00215814">
        <w:rPr>
          <w:highlight w:val="red"/>
        </w:rPr>
        <w:t>SERVIDOR</w:t>
      </w:r>
      <w:bookmarkEnd w:id="67"/>
    </w:p>
    <w:p w14:paraId="7E1702AB" w14:textId="77777777" w:rsidR="00215814" w:rsidRPr="00215814" w:rsidRDefault="00215814" w:rsidP="00215814"/>
    <w:p w14:paraId="4F4E9F3C" w14:textId="53CE492A" w:rsidR="00215814" w:rsidRPr="00215814" w:rsidRDefault="00215814" w:rsidP="00215814">
      <w:pPr>
        <w:pStyle w:val="Ttol4"/>
        <w:rPr>
          <w:highlight w:val="red"/>
        </w:rPr>
      </w:pPr>
      <w:bookmarkStart w:id="68" w:name="_Toc64373953"/>
      <w:r w:rsidRPr="00215814">
        <w:rPr>
          <w:highlight w:val="red"/>
        </w:rPr>
        <w:t>UML</w:t>
      </w:r>
      <w:bookmarkEnd w:id="68"/>
    </w:p>
    <w:p w14:paraId="2BD9B197" w14:textId="77777777" w:rsidR="00215814" w:rsidRPr="00215814" w:rsidRDefault="00215814" w:rsidP="00215814"/>
    <w:p w14:paraId="7BED2463" w14:textId="597EC5D2" w:rsidR="00215814" w:rsidRPr="00215814" w:rsidRDefault="00215814" w:rsidP="00215814">
      <w:pPr>
        <w:pStyle w:val="Ttol4"/>
        <w:rPr>
          <w:highlight w:val="red"/>
        </w:rPr>
      </w:pPr>
      <w:bookmarkStart w:id="69" w:name="_Toc64373954"/>
      <w:r w:rsidRPr="00215814">
        <w:rPr>
          <w:highlight w:val="red"/>
        </w:rPr>
        <w:t>BPMN</w:t>
      </w:r>
      <w:bookmarkEnd w:id="69"/>
    </w:p>
    <w:p w14:paraId="6F77EC91" w14:textId="77777777" w:rsidR="00215814" w:rsidRPr="00215814" w:rsidRDefault="00215814" w:rsidP="00215814"/>
    <w:p w14:paraId="68C4CA87" w14:textId="66BB6A5D" w:rsidR="00215814" w:rsidRPr="00215814" w:rsidRDefault="00215814" w:rsidP="00215814">
      <w:pPr>
        <w:pStyle w:val="Ttol4"/>
        <w:rPr>
          <w:highlight w:val="red"/>
        </w:rPr>
      </w:pPr>
      <w:bookmarkStart w:id="70" w:name="_Toc64373955"/>
      <w:r w:rsidRPr="00215814">
        <w:rPr>
          <w:highlight w:val="red"/>
        </w:rPr>
        <w:lastRenderedPageBreak/>
        <w:t>UI</w:t>
      </w:r>
      <w:bookmarkEnd w:id="70"/>
    </w:p>
    <w:p w14:paraId="3EEC5D02" w14:textId="6DD352AA" w:rsidR="00215814" w:rsidRDefault="00215814" w:rsidP="00215814"/>
    <w:p w14:paraId="5F17374C" w14:textId="04173375" w:rsidR="00215814" w:rsidRPr="00215814" w:rsidRDefault="00215814" w:rsidP="00215814">
      <w:pPr>
        <w:pStyle w:val="Ttol2"/>
        <w:rPr>
          <w:highlight w:val="red"/>
        </w:rPr>
      </w:pPr>
      <w:bookmarkStart w:id="71" w:name="_Toc64373956"/>
      <w:r w:rsidRPr="00215814">
        <w:rPr>
          <w:highlight w:val="red"/>
        </w:rPr>
        <w:t>SERVIDOR IRIS</w:t>
      </w:r>
      <w:bookmarkEnd w:id="71"/>
    </w:p>
    <w:p w14:paraId="091DB964" w14:textId="77777777" w:rsidR="00215814" w:rsidRPr="00215814" w:rsidRDefault="00215814" w:rsidP="00215814"/>
    <w:p w14:paraId="66149A25" w14:textId="1DCE425B" w:rsidR="00215814" w:rsidRDefault="00215814" w:rsidP="00215814">
      <w:pPr>
        <w:pStyle w:val="Ttol2"/>
        <w:rPr>
          <w:highlight w:val="red"/>
        </w:rPr>
      </w:pPr>
      <w:bookmarkStart w:id="72" w:name="_Toc64373957"/>
      <w:r w:rsidRPr="00215814">
        <w:rPr>
          <w:highlight w:val="red"/>
        </w:rPr>
        <w:t>SERVIDOR WEB</w:t>
      </w:r>
      <w:bookmarkEnd w:id="72"/>
    </w:p>
    <w:p w14:paraId="0CD463B8" w14:textId="1BDB5F9A" w:rsidR="00215814" w:rsidRPr="00215814" w:rsidRDefault="00215814" w:rsidP="00215814"/>
    <w:p w14:paraId="343600F2" w14:textId="3E14B3E9" w:rsidR="00215814" w:rsidRPr="00215814" w:rsidRDefault="00215814" w:rsidP="00215814">
      <w:pPr>
        <w:pStyle w:val="Ttol2"/>
        <w:rPr>
          <w:highlight w:val="red"/>
        </w:rPr>
      </w:pPr>
      <w:bookmarkStart w:id="73" w:name="_Toc64373958"/>
      <w:r w:rsidRPr="00215814">
        <w:rPr>
          <w:highlight w:val="red"/>
        </w:rPr>
        <w:t>APLICACIÓ</w:t>
      </w:r>
      <w:bookmarkEnd w:id="73"/>
    </w:p>
    <w:p w14:paraId="6D6EF272" w14:textId="77777777" w:rsidR="00CF2C70" w:rsidRDefault="00CF2C70" w:rsidP="00A60F2C"/>
    <w:p w14:paraId="4334667B" w14:textId="2B6C1BB0" w:rsidR="00CF2C70" w:rsidRPr="0007329F" w:rsidRDefault="00CF2C70" w:rsidP="00A60F2C">
      <w:pPr>
        <w:sectPr w:rsidR="00CF2C70" w:rsidRPr="0007329F" w:rsidSect="00CF2C70">
          <w:headerReference w:type="default" r:id="rId23"/>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74" w:name="_Toc55765608"/>
      <w:bookmarkStart w:id="75" w:name="_Ref64373845"/>
      <w:bookmarkStart w:id="76" w:name="_Ref64373848"/>
      <w:bookmarkStart w:id="77" w:name="_Ref64373856"/>
      <w:bookmarkStart w:id="78" w:name="_Ref64373868"/>
      <w:bookmarkStart w:id="79" w:name="_Ref64373877"/>
      <w:bookmarkStart w:id="80" w:name="_Toc64373959"/>
      <w:r w:rsidRPr="00C06FAE">
        <w:lastRenderedPageBreak/>
        <w:t>BIBLIOGRAFIA</w:t>
      </w:r>
      <w:bookmarkEnd w:id="74"/>
      <w:bookmarkEnd w:id="75"/>
      <w:bookmarkEnd w:id="76"/>
      <w:bookmarkEnd w:id="77"/>
      <w:bookmarkEnd w:id="78"/>
      <w:bookmarkEnd w:id="79"/>
      <w:bookmarkEnd w:id="80"/>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24"/>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E6CA9" w14:textId="77777777" w:rsidR="00CF47FF" w:rsidRDefault="00CF47FF" w:rsidP="00A60F2C">
      <w:r>
        <w:separator/>
      </w:r>
    </w:p>
  </w:endnote>
  <w:endnote w:type="continuationSeparator" w:id="0">
    <w:p w14:paraId="7C4C379E" w14:textId="77777777" w:rsidR="00CF47FF" w:rsidRDefault="00CF47FF"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5812C3" w14:textId="77777777" w:rsidR="00CF47FF" w:rsidRDefault="00CF47FF" w:rsidP="00A60F2C">
      <w:r>
        <w:separator/>
      </w:r>
    </w:p>
  </w:footnote>
  <w:footnote w:type="continuationSeparator" w:id="0">
    <w:p w14:paraId="30DF4427" w14:textId="77777777" w:rsidR="00CF47FF" w:rsidRDefault="00CF47FF" w:rsidP="00A60F2C">
      <w:r>
        <w:continuationSeparator/>
      </w:r>
    </w:p>
  </w:footnote>
  <w:footnote w:id="1">
    <w:p w14:paraId="0823172A" w14:textId="51DF2025" w:rsidR="00CF2C70" w:rsidRDefault="00CF2C70">
      <w:pPr>
        <w:pStyle w:val="Textdenotaapeudepgina"/>
      </w:pPr>
      <w:r>
        <w:rPr>
          <w:rStyle w:val="Refernciadenotaapeudepgina"/>
        </w:rPr>
        <w:footnoteRef/>
      </w:r>
      <w:r>
        <w:t xml:space="preserve"> En aquest cas, es refereix a la creació de totes les classes dintre de l’entorn Spring per a fer la pàgina web funcional, tot i que faltarà poder rebre les dades del motor d’interoperabilit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CF2C70" w:rsidRPr="006A4BEC" w:rsidRDefault="00CF2C70"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CF2C70" w:rsidRDefault="00CF2C70"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BED4F5" w14:textId="4CADEDA8" w:rsidR="00CF2C70" w:rsidRPr="00CF2C70" w:rsidRDefault="00CF2C70" w:rsidP="00A60F2C">
    <w:pPr>
      <w:pStyle w:val="Capalera"/>
      <w:rPr>
        <w:i/>
        <w:iCs/>
        <w:sz w:val="20"/>
        <w:szCs w:val="20"/>
        <w:u w:val="single"/>
      </w:rPr>
    </w:pPr>
    <w:r w:rsidRPr="00CF2C70">
      <w:rPr>
        <w:i/>
        <w:iCs/>
        <w:sz w:val="20"/>
        <w:szCs w:val="20"/>
        <w:u w:val="single"/>
      </w:rPr>
      <w:t>CAPÍTOL 7. DESENVOLUPAMENT</w:t>
    </w:r>
    <w:sdt>
      <w:sdtPr>
        <w:rPr>
          <w:i/>
          <w:iCs/>
          <w:sz w:val="20"/>
          <w:szCs w:val="20"/>
          <w:u w:val="single"/>
        </w:rPr>
        <w:id w:val="2007163686"/>
        <w:docPartObj>
          <w:docPartGallery w:val="Page Numbers (Top of Page)"/>
          <w:docPartUnique/>
        </w:docPartObj>
      </w:sdtPr>
      <w:sdtEnd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EndPr/>
    <w:sdtContent>
      <w:p w14:paraId="5F12A924" w14:textId="016A80B3" w:rsidR="00CF2C70" w:rsidRPr="002879D5" w:rsidRDefault="00215814" w:rsidP="00A60F2C">
        <w:pPr>
          <w:pStyle w:val="Capalera"/>
          <w:rPr>
            <w:i/>
            <w:iCs/>
            <w:sz w:val="20"/>
            <w:szCs w:val="18"/>
            <w:u w:val="single"/>
          </w:rPr>
        </w:pPr>
        <w:r w:rsidRPr="00215814">
          <w:rPr>
            <w:i/>
            <w:iCs/>
            <w:sz w:val="20"/>
            <w:szCs w:val="18"/>
            <w:u w:val="single"/>
          </w:rPr>
          <w:t>CAPÍTOL 8. BIBLIOGRAFIA</w:t>
        </w:r>
        <w:r w:rsidRPr="002879D5">
          <w:rPr>
            <w:i/>
            <w:iCs/>
            <w:sz w:val="20"/>
            <w:szCs w:val="18"/>
            <w:u w:val="single"/>
          </w:rPr>
          <w:ptab w:relativeTo="margin" w:alignment="right" w:leader="none"/>
        </w:r>
        <w:r w:rsidR="00CF2C70" w:rsidRPr="002879D5">
          <w:rPr>
            <w:i/>
            <w:iCs/>
            <w:sz w:val="20"/>
            <w:szCs w:val="18"/>
            <w:u w:val="single"/>
          </w:rPr>
          <w:fldChar w:fldCharType="begin"/>
        </w:r>
        <w:r w:rsidR="00CF2C70" w:rsidRPr="002879D5">
          <w:rPr>
            <w:i/>
            <w:iCs/>
            <w:sz w:val="20"/>
            <w:szCs w:val="18"/>
            <w:u w:val="single"/>
          </w:rPr>
          <w:instrText xml:space="preserve"> PAGE   \* MERGEFORMAT </w:instrText>
        </w:r>
        <w:r w:rsidR="00CF2C70" w:rsidRPr="002879D5">
          <w:rPr>
            <w:i/>
            <w:iCs/>
            <w:sz w:val="20"/>
            <w:szCs w:val="18"/>
            <w:u w:val="single"/>
          </w:rPr>
          <w:fldChar w:fldCharType="separate"/>
        </w:r>
        <w:r w:rsidR="00CF2C70" w:rsidRPr="002879D5">
          <w:rPr>
            <w:i/>
            <w:iCs/>
            <w:noProof/>
            <w:sz w:val="20"/>
            <w:szCs w:val="18"/>
            <w:u w:val="single"/>
          </w:rPr>
          <w:t>1</w:t>
        </w:r>
        <w:r w:rsidR="00CF2C70"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CF2C70" w:rsidRPr="006A4BEC" w:rsidRDefault="00CF2C7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0B770607" w:rsidR="00CF2C70" w:rsidRPr="00242CD0" w:rsidRDefault="00CF47FF"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EndPr/>
      <w:sdtContent>
        <w:r w:rsidR="00CF2C70" w:rsidRPr="00242CD0">
          <w:rPr>
            <w:i/>
            <w:iCs/>
            <w:sz w:val="20"/>
            <w:szCs w:val="18"/>
            <w:u w:val="single"/>
          </w:rPr>
          <w:fldChar w:fldCharType="begin"/>
        </w:r>
        <w:r w:rsidR="00CF2C70" w:rsidRPr="00242CD0">
          <w:rPr>
            <w:i/>
            <w:iCs/>
            <w:sz w:val="20"/>
            <w:szCs w:val="18"/>
            <w:u w:val="single"/>
          </w:rPr>
          <w:instrText xml:space="preserve"> PAGE   \* MERGEFORMAT </w:instrText>
        </w:r>
        <w:r w:rsidR="00CF2C70" w:rsidRPr="00242CD0">
          <w:rPr>
            <w:i/>
            <w:iCs/>
            <w:sz w:val="20"/>
            <w:szCs w:val="18"/>
            <w:u w:val="single"/>
          </w:rPr>
          <w:fldChar w:fldCharType="separate"/>
        </w:r>
        <w:r w:rsidR="004125D1" w:rsidRPr="00242CD0">
          <w:rPr>
            <w:i/>
            <w:iCs/>
            <w:noProof/>
            <w:sz w:val="20"/>
            <w:szCs w:val="18"/>
            <w:u w:val="single"/>
          </w:rPr>
          <w:t>6</w:t>
        </w:r>
        <w:r w:rsidR="00CF2C70" w:rsidRPr="00242CD0">
          <w:rPr>
            <w:i/>
            <w:iCs/>
            <w:sz w:val="20"/>
            <w:szCs w:val="18"/>
            <w:u w:val="single"/>
          </w:rPr>
          <w:fldChar w:fldCharType="end"/>
        </w:r>
        <w:r w:rsidR="00CF2C70" w:rsidRPr="00242CD0">
          <w:rPr>
            <w:i/>
            <w:iCs/>
            <w:sz w:val="20"/>
            <w:szCs w:val="18"/>
            <w:u w:val="single"/>
          </w:rPr>
          <w:ptab w:relativeTo="margin" w:alignment="right" w:leader="none"/>
        </w:r>
        <w:hyperlink w:anchor="Índex" w:history="1">
          <w:r w:rsidR="004125D1" w:rsidRPr="00242CD0">
            <w:rPr>
              <w:rStyle w:val="Enlla"/>
              <w:i/>
              <w:iCs/>
              <w:color w:val="auto"/>
              <w:sz w:val="20"/>
              <w:szCs w:val="18"/>
            </w:rPr>
            <w:t xml:space="preserve">PLATAFORMA DE VISUALITZACIÓ D’ALERTES SANITÀRIES - </w:t>
          </w:r>
          <w:r w:rsidR="004125D1" w:rsidRPr="004125D1">
            <w:rPr>
              <w:rStyle w:val="Enlla"/>
              <w:i/>
              <w:iCs/>
              <w:color w:val="auto"/>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271A82C1" w:rsidR="00CF2C70" w:rsidRPr="00421B8A" w:rsidRDefault="00CF47FF"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00CF2C70" w:rsidRPr="00242CD0">
            <w:rPr>
              <w:rStyle w:val="Enlla"/>
              <w:i/>
              <w:iCs/>
              <w:color w:val="auto"/>
              <w:sz w:val="20"/>
              <w:szCs w:val="18"/>
            </w:rPr>
            <w:t>CAPÍTOL 1. OBJECTE DEL PROJECTE</w:t>
          </w:r>
        </w:hyperlink>
        <w:r w:rsidR="00CF2C70" w:rsidRPr="00421B8A">
          <w:rPr>
            <w:sz w:val="20"/>
            <w:szCs w:val="18"/>
            <w:u w:val="single"/>
          </w:rPr>
          <w:ptab w:relativeTo="margin" w:alignment="right" w:leader="none"/>
        </w:r>
      </w:sdtContent>
    </w:sdt>
    <w:r w:rsidR="00CF2C70" w:rsidRPr="00421B8A">
      <w:rPr>
        <w:i/>
        <w:iCs/>
        <w:sz w:val="20"/>
        <w:szCs w:val="18"/>
        <w:u w:val="single"/>
      </w:rPr>
      <w:fldChar w:fldCharType="begin"/>
    </w:r>
    <w:r w:rsidR="00CF2C70" w:rsidRPr="00421B8A">
      <w:rPr>
        <w:i/>
        <w:iCs/>
        <w:sz w:val="20"/>
        <w:szCs w:val="18"/>
        <w:u w:val="single"/>
      </w:rPr>
      <w:instrText xml:space="preserve"> PAGE   \* MERGEFORMAT </w:instrText>
    </w:r>
    <w:r w:rsidR="00CF2C70" w:rsidRPr="00421B8A">
      <w:rPr>
        <w:i/>
        <w:iCs/>
        <w:sz w:val="20"/>
        <w:szCs w:val="18"/>
        <w:u w:val="single"/>
      </w:rPr>
      <w:fldChar w:fldCharType="separate"/>
    </w:r>
    <w:r w:rsidR="00CF2C70">
      <w:rPr>
        <w:i/>
        <w:iCs/>
        <w:sz w:val="20"/>
        <w:szCs w:val="18"/>
        <w:u w:val="single"/>
      </w:rPr>
      <w:t>1</w:t>
    </w:r>
    <w:r w:rsidR="00CF2C70"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66FDA722" w:rsidR="00CF2C70" w:rsidRPr="00242CD0" w:rsidRDefault="00CF47FF" w:rsidP="00A60F2C">
    <w:pPr>
      <w:pStyle w:val="Capalera"/>
      <w:rPr>
        <w:i/>
        <w:iCs/>
        <w:sz w:val="20"/>
        <w:szCs w:val="18"/>
        <w:u w:val="single"/>
      </w:rPr>
    </w:pPr>
    <w:hyperlink w:anchor="_ESTUDI_PREVI" w:history="1">
      <w:r w:rsidR="00CF2C70"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EndPr/>
      <w:sdtContent>
        <w:r w:rsidR="00CF2C70" w:rsidRPr="00242CD0">
          <w:rPr>
            <w:i/>
            <w:iCs/>
            <w:sz w:val="20"/>
            <w:szCs w:val="18"/>
            <w:u w:val="single"/>
          </w:rPr>
          <w:ptab w:relativeTo="margin" w:alignment="right" w:leader="none"/>
        </w:r>
        <w:r w:rsidR="00CF2C70" w:rsidRPr="00242CD0">
          <w:rPr>
            <w:i/>
            <w:iCs/>
            <w:sz w:val="20"/>
            <w:szCs w:val="18"/>
            <w:u w:val="single"/>
          </w:rPr>
          <w:fldChar w:fldCharType="begin"/>
        </w:r>
        <w:r w:rsidR="00CF2C70" w:rsidRPr="00242CD0">
          <w:rPr>
            <w:i/>
            <w:iCs/>
            <w:sz w:val="20"/>
            <w:szCs w:val="18"/>
            <w:u w:val="single"/>
          </w:rPr>
          <w:instrText xml:space="preserve"> PAGE   \* MERGEFORMAT </w:instrText>
        </w:r>
        <w:r w:rsidR="00CF2C70" w:rsidRPr="00242CD0">
          <w:rPr>
            <w:i/>
            <w:iCs/>
            <w:sz w:val="20"/>
            <w:szCs w:val="18"/>
            <w:u w:val="single"/>
          </w:rPr>
          <w:fldChar w:fldCharType="separate"/>
        </w:r>
        <w:r w:rsidR="00CF2C70" w:rsidRPr="00242CD0">
          <w:rPr>
            <w:i/>
            <w:iCs/>
            <w:sz w:val="20"/>
            <w:szCs w:val="18"/>
            <w:u w:val="single"/>
          </w:rPr>
          <w:t>3</w:t>
        </w:r>
        <w:r w:rsidR="00CF2C70"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2CAE1B5F" w:rsidR="00CF2C70" w:rsidRPr="00242CD0" w:rsidRDefault="00CF47FF"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EndPr/>
      <w:sdtContent>
        <w:hyperlink w:anchor="_OBJECTIUS_I_ABAST" w:history="1">
          <w:r w:rsidR="00CF2C70" w:rsidRPr="00242CD0">
            <w:rPr>
              <w:rStyle w:val="Enlla"/>
              <w:i/>
              <w:iCs/>
              <w:color w:val="auto"/>
              <w:sz w:val="20"/>
              <w:szCs w:val="18"/>
            </w:rPr>
            <w:t>CAPÍTOL 3. OBJECTIUS I ABAST</w:t>
          </w:r>
        </w:hyperlink>
      </w:sdtContent>
    </w:sdt>
    <w:r w:rsidR="00CF2C70" w:rsidRPr="00242CD0">
      <w:rPr>
        <w:i/>
        <w:iCs/>
        <w:sz w:val="20"/>
        <w:szCs w:val="18"/>
        <w:u w:val="single"/>
      </w:rPr>
      <w:ptab w:relativeTo="margin" w:alignment="right" w:leader="none"/>
    </w:r>
    <w:r w:rsidR="00CF2C70" w:rsidRPr="00242CD0">
      <w:rPr>
        <w:i/>
        <w:iCs/>
        <w:sz w:val="20"/>
        <w:szCs w:val="18"/>
        <w:u w:val="single"/>
      </w:rPr>
      <w:fldChar w:fldCharType="begin"/>
    </w:r>
    <w:r w:rsidR="00CF2C70" w:rsidRPr="00242CD0">
      <w:rPr>
        <w:i/>
        <w:iCs/>
        <w:sz w:val="20"/>
        <w:szCs w:val="18"/>
        <w:u w:val="single"/>
      </w:rPr>
      <w:instrText xml:space="preserve"> PAGE   \* MERGEFORMAT </w:instrText>
    </w:r>
    <w:r w:rsidR="00CF2C70" w:rsidRPr="00242CD0">
      <w:rPr>
        <w:i/>
        <w:iCs/>
        <w:sz w:val="20"/>
        <w:szCs w:val="18"/>
        <w:u w:val="single"/>
      </w:rPr>
      <w:fldChar w:fldCharType="separate"/>
    </w:r>
    <w:r w:rsidR="00CF2C70" w:rsidRPr="00242CD0">
      <w:rPr>
        <w:i/>
        <w:iCs/>
        <w:sz w:val="20"/>
        <w:szCs w:val="18"/>
        <w:u w:val="single"/>
      </w:rPr>
      <w:t>11</w:t>
    </w:r>
    <w:r w:rsidR="00CF2C70"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EndPr/>
    <w:sdtContent>
      <w:p w14:paraId="0D429FCB" w14:textId="210BC88E" w:rsidR="00CF2C70" w:rsidRPr="00242CD0" w:rsidRDefault="00CF47FF" w:rsidP="00A60F2C">
        <w:pPr>
          <w:pStyle w:val="Capalera"/>
          <w:rPr>
            <w:i/>
            <w:iCs/>
            <w:sz w:val="20"/>
            <w:szCs w:val="18"/>
            <w:u w:val="single"/>
          </w:rPr>
        </w:pPr>
        <w:hyperlink w:anchor="_METODOLOGIA" w:history="1">
          <w:r w:rsidR="00CF2C70" w:rsidRPr="00242CD0">
            <w:rPr>
              <w:rStyle w:val="Enlla"/>
              <w:i/>
              <w:iCs/>
              <w:color w:val="auto"/>
              <w:sz w:val="20"/>
              <w:szCs w:val="18"/>
            </w:rPr>
            <w:t>CAPÍTOL 4. METODOLOGIA</w:t>
          </w:r>
        </w:hyperlink>
        <w:r w:rsidR="00CF2C70" w:rsidRPr="00242CD0">
          <w:rPr>
            <w:i/>
            <w:iCs/>
            <w:sz w:val="20"/>
            <w:szCs w:val="18"/>
            <w:u w:val="single"/>
          </w:rPr>
          <w:ptab w:relativeTo="margin" w:alignment="right" w:leader="none"/>
        </w:r>
        <w:r w:rsidR="00CF2C70" w:rsidRPr="00242CD0">
          <w:rPr>
            <w:i/>
            <w:iCs/>
            <w:sz w:val="20"/>
            <w:szCs w:val="18"/>
            <w:u w:val="single"/>
          </w:rPr>
          <w:fldChar w:fldCharType="begin"/>
        </w:r>
        <w:r w:rsidR="00CF2C70" w:rsidRPr="00242CD0">
          <w:rPr>
            <w:i/>
            <w:iCs/>
            <w:sz w:val="20"/>
            <w:szCs w:val="18"/>
            <w:u w:val="single"/>
          </w:rPr>
          <w:instrText xml:space="preserve"> PAGE   \* MERGEFORMAT </w:instrText>
        </w:r>
        <w:r w:rsidR="00CF2C70" w:rsidRPr="00242CD0">
          <w:rPr>
            <w:i/>
            <w:iCs/>
            <w:sz w:val="20"/>
            <w:szCs w:val="18"/>
            <w:u w:val="single"/>
          </w:rPr>
          <w:fldChar w:fldCharType="separate"/>
        </w:r>
        <w:r w:rsidR="00CF2C70" w:rsidRPr="00242CD0">
          <w:rPr>
            <w:i/>
            <w:iCs/>
            <w:sz w:val="20"/>
            <w:szCs w:val="18"/>
            <w:u w:val="single"/>
          </w:rPr>
          <w:t>13</w:t>
        </w:r>
        <w:r w:rsidR="00CF2C70"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433CEDB9" w:rsidR="00CF2C70" w:rsidRPr="00421B8A" w:rsidRDefault="00CF47FF"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00CF2C70" w:rsidRPr="00242CD0">
            <w:rPr>
              <w:rStyle w:val="Enlla"/>
              <w:i/>
              <w:iCs/>
              <w:color w:val="auto"/>
              <w:sz w:val="20"/>
              <w:szCs w:val="18"/>
            </w:rPr>
            <w:t>CAPÍTOL 5. DEFINICIÓ DE REQUERIMENTS FUNCIONALS I TECNOLÒGIC</w:t>
          </w:r>
        </w:sdtContent>
      </w:sdt>
      <w:r w:rsidR="00CF2C70" w:rsidRPr="00242CD0">
        <w:rPr>
          <w:rStyle w:val="Enlla"/>
          <w:i/>
          <w:iCs/>
          <w:color w:val="auto"/>
          <w:sz w:val="20"/>
          <w:szCs w:val="18"/>
        </w:rPr>
        <w:t>S</w:t>
      </w:r>
    </w:hyperlink>
    <w:r w:rsidR="00CF2C70" w:rsidRPr="00421B8A">
      <w:rPr>
        <w:i/>
        <w:iCs/>
        <w:sz w:val="20"/>
        <w:szCs w:val="18"/>
        <w:u w:val="single"/>
      </w:rPr>
      <w:ptab w:relativeTo="margin" w:alignment="right" w:leader="none"/>
    </w:r>
    <w:r w:rsidR="00CF2C70" w:rsidRPr="00421B8A">
      <w:rPr>
        <w:i/>
        <w:iCs/>
        <w:sz w:val="20"/>
        <w:szCs w:val="18"/>
        <w:u w:val="single"/>
      </w:rPr>
      <w:fldChar w:fldCharType="begin"/>
    </w:r>
    <w:r w:rsidR="00CF2C70" w:rsidRPr="00421B8A">
      <w:rPr>
        <w:i/>
        <w:iCs/>
        <w:sz w:val="20"/>
        <w:szCs w:val="18"/>
        <w:u w:val="single"/>
      </w:rPr>
      <w:instrText xml:space="preserve"> PAGE   \* MERGEFORMAT </w:instrText>
    </w:r>
    <w:r w:rsidR="00CF2C70" w:rsidRPr="00421B8A">
      <w:rPr>
        <w:i/>
        <w:iCs/>
        <w:sz w:val="20"/>
        <w:szCs w:val="18"/>
        <w:u w:val="single"/>
      </w:rPr>
      <w:fldChar w:fldCharType="separate"/>
    </w:r>
    <w:r w:rsidR="00CF2C70">
      <w:rPr>
        <w:i/>
        <w:iCs/>
        <w:sz w:val="20"/>
        <w:szCs w:val="18"/>
        <w:u w:val="single"/>
      </w:rPr>
      <w:t>15</w:t>
    </w:r>
    <w:r w:rsidR="00CF2C70"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3789EC9" w:rsidR="00CF2C70" w:rsidRPr="00242CD0" w:rsidRDefault="00CF47FF" w:rsidP="00A60F2C">
    <w:pPr>
      <w:pStyle w:val="Capalera"/>
      <w:rPr>
        <w:i/>
        <w:iCs/>
        <w:sz w:val="20"/>
        <w:szCs w:val="18"/>
        <w:u w:val="single"/>
      </w:rPr>
    </w:pPr>
    <w:hyperlink w:anchor="_ESTUDI_DE_LA" w:history="1">
      <w:r w:rsidR="00CF2C70"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EndPr/>
      <w:sdtContent>
        <w:r w:rsidR="00CF2C70" w:rsidRPr="00242CD0">
          <w:rPr>
            <w:i/>
            <w:iCs/>
            <w:sz w:val="20"/>
            <w:szCs w:val="18"/>
            <w:u w:val="single"/>
          </w:rPr>
          <w:ptab w:relativeTo="margin" w:alignment="right" w:leader="none"/>
        </w:r>
        <w:r w:rsidR="00CF2C70" w:rsidRPr="00242CD0">
          <w:rPr>
            <w:i/>
            <w:iCs/>
            <w:sz w:val="20"/>
            <w:szCs w:val="18"/>
            <w:u w:val="single"/>
          </w:rPr>
          <w:fldChar w:fldCharType="begin"/>
        </w:r>
        <w:r w:rsidR="00CF2C70" w:rsidRPr="00242CD0">
          <w:rPr>
            <w:i/>
            <w:iCs/>
            <w:sz w:val="20"/>
            <w:szCs w:val="18"/>
            <w:u w:val="single"/>
          </w:rPr>
          <w:instrText xml:space="preserve"> PAGE   \* MERGEFORMAT </w:instrText>
        </w:r>
        <w:r w:rsidR="00CF2C70" w:rsidRPr="00242CD0">
          <w:rPr>
            <w:i/>
            <w:iCs/>
            <w:sz w:val="20"/>
            <w:szCs w:val="18"/>
            <w:u w:val="single"/>
          </w:rPr>
          <w:fldChar w:fldCharType="separate"/>
        </w:r>
        <w:r w:rsidR="00CF2C70" w:rsidRPr="00242CD0">
          <w:rPr>
            <w:i/>
            <w:iCs/>
            <w:sz w:val="20"/>
            <w:szCs w:val="18"/>
            <w:u w:val="single"/>
          </w:rPr>
          <w:t>17</w:t>
        </w:r>
        <w:r w:rsidR="00CF2C70"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wFAJ5NUBs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35BC"/>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C70"/>
    <w:rsid w:val="00CF47FF"/>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0.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9523</Words>
  <Characters>54287</Characters>
  <Application>Microsoft Office Word</Application>
  <DocSecurity>0</DocSecurity>
  <Lines>452</Lines>
  <Paragraphs>12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6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6</cp:revision>
  <cp:lastPrinted>2021-02-12T08:38:00Z</cp:lastPrinted>
  <dcterms:created xsi:type="dcterms:W3CDTF">2021-02-16T12:01:00Z</dcterms:created>
  <dcterms:modified xsi:type="dcterms:W3CDTF">2021-02-1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